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CC09E8" w14:textId="77777777" w:rsidR="00B77976" w:rsidRDefault="00B77976" w:rsidP="00B77976">
      <w:pPr>
        <w:pStyle w:val="Heading1"/>
        <w:rPr>
          <w:sz w:val="28"/>
          <w:szCs w:val="28"/>
        </w:rPr>
      </w:pPr>
      <w:r w:rsidRPr="00AE3A22">
        <w:rPr>
          <w:sz w:val="28"/>
          <w:szCs w:val="28"/>
        </w:rPr>
        <w:t xml:space="preserve">Interventions for compassionate </w:t>
      </w:r>
      <w:r>
        <w:rPr>
          <w:sz w:val="28"/>
          <w:szCs w:val="28"/>
        </w:rPr>
        <w:t xml:space="preserve">nursing </w:t>
      </w:r>
      <w:r w:rsidRPr="00AE3A22">
        <w:rPr>
          <w:sz w:val="28"/>
          <w:szCs w:val="28"/>
        </w:rPr>
        <w:t xml:space="preserve">care: a systematic review </w:t>
      </w:r>
    </w:p>
    <w:p w14:paraId="48A4EF09" w14:textId="77777777" w:rsidR="00B77976" w:rsidRDefault="00B77976" w:rsidP="00B77976"/>
    <w:p w14:paraId="7A72F95E" w14:textId="77777777" w:rsidR="00B77976" w:rsidRPr="00507C1E" w:rsidRDefault="00B77976" w:rsidP="00B77976"/>
    <w:p w14:paraId="27D587D5" w14:textId="77777777" w:rsidR="00B77976" w:rsidRPr="00FE6CF3" w:rsidRDefault="00B77976" w:rsidP="00B77976">
      <w:pPr>
        <w:rPr>
          <w:rFonts w:asciiTheme="majorBidi" w:hAnsiTheme="majorBidi" w:cstheme="majorBidi"/>
          <w:sz w:val="24"/>
          <w:szCs w:val="24"/>
        </w:rPr>
      </w:pPr>
      <w:r>
        <w:rPr>
          <w:rFonts w:asciiTheme="majorBidi" w:hAnsiTheme="majorBidi" w:cstheme="majorBidi"/>
          <w:sz w:val="24"/>
          <w:szCs w:val="24"/>
        </w:rPr>
        <w:t>Karin Blomberg</w:t>
      </w:r>
      <w:r>
        <w:rPr>
          <w:rFonts w:asciiTheme="majorBidi" w:hAnsiTheme="majorBidi" w:cstheme="majorBidi"/>
          <w:sz w:val="24"/>
          <w:szCs w:val="24"/>
          <w:vertAlign w:val="superscript"/>
        </w:rPr>
        <w:t>1,2</w:t>
      </w:r>
      <w:r>
        <w:rPr>
          <w:rFonts w:asciiTheme="majorBidi" w:hAnsiTheme="majorBidi" w:cstheme="majorBidi"/>
          <w:sz w:val="24"/>
          <w:szCs w:val="24"/>
        </w:rPr>
        <w:t>,  Peter Griffiths</w:t>
      </w:r>
      <w:r>
        <w:rPr>
          <w:rFonts w:asciiTheme="majorBidi" w:hAnsiTheme="majorBidi" w:cstheme="majorBidi"/>
          <w:sz w:val="24"/>
          <w:szCs w:val="24"/>
          <w:vertAlign w:val="superscript"/>
        </w:rPr>
        <w:t>2,</w:t>
      </w:r>
      <w:r w:rsidRPr="00FE6CF3">
        <w:rPr>
          <w:rFonts w:asciiTheme="majorBidi" w:hAnsiTheme="majorBidi" w:cstheme="majorBidi"/>
          <w:sz w:val="24"/>
          <w:szCs w:val="24"/>
          <w:vertAlign w:val="superscript"/>
        </w:rPr>
        <w:t>3</w:t>
      </w:r>
      <w:r>
        <w:rPr>
          <w:rFonts w:asciiTheme="majorBidi" w:hAnsiTheme="majorBidi" w:cstheme="majorBidi"/>
          <w:sz w:val="24"/>
          <w:szCs w:val="24"/>
        </w:rPr>
        <w:t>,</w:t>
      </w:r>
      <w:r w:rsidRPr="00FE6CF3">
        <w:rPr>
          <w:rFonts w:asciiTheme="majorBidi" w:hAnsiTheme="majorBidi" w:cstheme="majorBidi"/>
          <w:sz w:val="24"/>
          <w:szCs w:val="24"/>
        </w:rPr>
        <w:t>Yvonne</w:t>
      </w:r>
      <w:r>
        <w:rPr>
          <w:rFonts w:asciiTheme="majorBidi" w:hAnsiTheme="majorBidi" w:cstheme="majorBidi"/>
          <w:sz w:val="24"/>
          <w:szCs w:val="24"/>
        </w:rPr>
        <w:t xml:space="preserve"> Wengstrom</w:t>
      </w:r>
      <w:r>
        <w:rPr>
          <w:rFonts w:asciiTheme="majorBidi" w:hAnsiTheme="majorBidi" w:cstheme="majorBidi"/>
          <w:sz w:val="24"/>
          <w:szCs w:val="24"/>
          <w:vertAlign w:val="superscript"/>
        </w:rPr>
        <w:t>2,4</w:t>
      </w:r>
      <w:r>
        <w:rPr>
          <w:rFonts w:asciiTheme="majorBidi" w:hAnsiTheme="majorBidi" w:cstheme="majorBidi"/>
          <w:sz w:val="24"/>
          <w:szCs w:val="24"/>
        </w:rPr>
        <w:t>, Carl May</w:t>
      </w:r>
      <w:r>
        <w:rPr>
          <w:rFonts w:asciiTheme="majorBidi" w:hAnsiTheme="majorBidi" w:cstheme="majorBidi"/>
          <w:sz w:val="24"/>
          <w:szCs w:val="24"/>
          <w:vertAlign w:val="superscript"/>
        </w:rPr>
        <w:t>2,3</w:t>
      </w:r>
      <w:r>
        <w:rPr>
          <w:rFonts w:asciiTheme="majorBidi" w:hAnsiTheme="majorBidi" w:cstheme="majorBidi"/>
          <w:sz w:val="24"/>
          <w:szCs w:val="24"/>
        </w:rPr>
        <w:t>, Jackie Bridges</w:t>
      </w:r>
      <w:r>
        <w:rPr>
          <w:rFonts w:asciiTheme="majorBidi" w:hAnsiTheme="majorBidi" w:cstheme="majorBidi"/>
          <w:sz w:val="24"/>
          <w:szCs w:val="24"/>
          <w:vertAlign w:val="superscript"/>
        </w:rPr>
        <w:t>2,3</w:t>
      </w:r>
    </w:p>
    <w:p w14:paraId="45C8B372" w14:textId="77777777" w:rsidR="00B77976" w:rsidRPr="00FE6CF3" w:rsidRDefault="00B77976" w:rsidP="00B77976">
      <w:pPr>
        <w:spacing w:line="240" w:lineRule="atLeast"/>
        <w:rPr>
          <w:rFonts w:ascii="Times New Roman" w:hAnsi="Times New Roman" w:cs="Times New Roman"/>
          <w:bCs/>
          <w:i/>
        </w:rPr>
      </w:pPr>
      <w:r>
        <w:rPr>
          <w:rFonts w:ascii="Times New Roman" w:hAnsi="Times New Roman" w:cs="Times New Roman"/>
          <w:bCs/>
          <w:i/>
          <w:vertAlign w:val="superscript"/>
        </w:rPr>
        <w:t>1</w:t>
      </w:r>
      <w:r>
        <w:rPr>
          <w:rFonts w:ascii="Times New Roman" w:hAnsi="Times New Roman" w:cs="Times New Roman"/>
          <w:bCs/>
          <w:i/>
        </w:rPr>
        <w:t xml:space="preserve">Faculty of Medicine and Health, School of Health Sciences, Örebro University, Sweden; </w:t>
      </w:r>
      <w:r>
        <w:rPr>
          <w:rFonts w:ascii="Times New Roman" w:hAnsi="Times New Roman" w:cs="Times New Roman"/>
          <w:bCs/>
          <w:i/>
          <w:vertAlign w:val="superscript"/>
        </w:rPr>
        <w:t>2</w:t>
      </w:r>
      <w:r>
        <w:rPr>
          <w:rFonts w:ascii="Times New Roman" w:hAnsi="Times New Roman" w:cs="Times New Roman"/>
          <w:bCs/>
          <w:i/>
        </w:rPr>
        <w:t>Faculty of Health Sciences, University of Southampton,</w:t>
      </w:r>
      <w:r w:rsidRPr="009F1226">
        <w:rPr>
          <w:rFonts w:ascii="Times New Roman" w:hAnsi="Times New Roman" w:cs="Times New Roman"/>
          <w:bCs/>
          <w:i/>
        </w:rPr>
        <w:t>UK;</w:t>
      </w:r>
      <w:r>
        <w:rPr>
          <w:rFonts w:ascii="Times New Roman" w:hAnsi="Times New Roman" w:cs="Times New Roman"/>
          <w:bCs/>
          <w:i/>
          <w:vertAlign w:val="superscript"/>
        </w:rPr>
        <w:t>3</w:t>
      </w:r>
      <w:r w:rsidRPr="009F1226">
        <w:rPr>
          <w:rFonts w:ascii="Times New Roman" w:hAnsi="Times New Roman" w:cs="Times New Roman"/>
          <w:bCs/>
          <w:i/>
        </w:rPr>
        <w:t>National Institute for Health Research Collaboration for Leadership in Applied Health Research and Care (Wessex)</w:t>
      </w:r>
      <w:r>
        <w:rPr>
          <w:rFonts w:ascii="Times New Roman" w:hAnsi="Times New Roman" w:cs="Times New Roman"/>
          <w:bCs/>
          <w:i/>
        </w:rPr>
        <w:t>;</w:t>
      </w:r>
      <w:r>
        <w:rPr>
          <w:rFonts w:ascii="Times New Roman" w:hAnsi="Times New Roman" w:cs="Times New Roman"/>
          <w:bCs/>
          <w:i/>
          <w:vertAlign w:val="superscript"/>
        </w:rPr>
        <w:t>4</w:t>
      </w:r>
      <w:r>
        <w:rPr>
          <w:rFonts w:ascii="Times New Roman" w:hAnsi="Times New Roman" w:cs="Times New Roman"/>
          <w:bCs/>
          <w:i/>
        </w:rPr>
        <w:t>Department of Neurobiology, Care Sciences and Society, Division of Nursing, Karolinska Institutet, Sweden</w:t>
      </w:r>
    </w:p>
    <w:p w14:paraId="3F98F7AD" w14:textId="77777777" w:rsidR="00B77976" w:rsidRPr="00A37C16" w:rsidRDefault="00B77976" w:rsidP="00B77976">
      <w:pPr>
        <w:rPr>
          <w:rFonts w:asciiTheme="majorBidi" w:hAnsiTheme="majorBidi" w:cstheme="majorBidi"/>
          <w:sz w:val="24"/>
          <w:szCs w:val="24"/>
        </w:rPr>
      </w:pPr>
    </w:p>
    <w:p w14:paraId="6A628AD3" w14:textId="77777777" w:rsidR="00B77976" w:rsidRPr="00A37C16" w:rsidRDefault="00B77976" w:rsidP="00B77976">
      <w:pPr>
        <w:rPr>
          <w:rFonts w:asciiTheme="majorBidi" w:hAnsiTheme="majorBidi" w:cstheme="majorBidi"/>
          <w:sz w:val="24"/>
          <w:szCs w:val="24"/>
        </w:rPr>
      </w:pPr>
    </w:p>
    <w:p w14:paraId="6174BED4" w14:textId="77777777" w:rsidR="00B77976" w:rsidRDefault="00B77976" w:rsidP="00B77976">
      <w:pPr>
        <w:rPr>
          <w:rFonts w:asciiTheme="majorBidi" w:hAnsiTheme="majorBidi" w:cstheme="majorBidi"/>
          <w:sz w:val="24"/>
          <w:szCs w:val="24"/>
        </w:rPr>
      </w:pPr>
    </w:p>
    <w:p w14:paraId="56C9C6B9" w14:textId="77777777" w:rsidR="00B77976" w:rsidRPr="00DF1E17" w:rsidRDefault="00B77976" w:rsidP="00B77976">
      <w:pPr>
        <w:rPr>
          <w:rFonts w:asciiTheme="majorBidi" w:hAnsiTheme="majorBidi" w:cstheme="majorBidi"/>
          <w:sz w:val="24"/>
          <w:szCs w:val="24"/>
        </w:rPr>
      </w:pPr>
    </w:p>
    <w:p w14:paraId="15D97CC7" w14:textId="77777777" w:rsidR="00B77976" w:rsidRPr="00AA61F1" w:rsidRDefault="00B77976" w:rsidP="00B77976">
      <w:pPr>
        <w:rPr>
          <w:rFonts w:asciiTheme="majorBidi" w:hAnsiTheme="majorBidi" w:cstheme="majorBidi"/>
          <w:sz w:val="24"/>
          <w:szCs w:val="24"/>
        </w:rPr>
      </w:pPr>
      <w:r w:rsidRPr="00AA61F1">
        <w:rPr>
          <w:rFonts w:asciiTheme="majorBidi" w:hAnsiTheme="majorBidi" w:cstheme="majorBidi"/>
          <w:sz w:val="24"/>
          <w:szCs w:val="24"/>
        </w:rPr>
        <w:t xml:space="preserve">Journal: International Journal of Nursing Studies </w:t>
      </w:r>
    </w:p>
    <w:p w14:paraId="5394A267" w14:textId="77777777" w:rsidR="00B77976" w:rsidRPr="00AA61F1" w:rsidRDefault="00B77976" w:rsidP="00B77976">
      <w:pPr>
        <w:rPr>
          <w:rFonts w:asciiTheme="majorBidi" w:hAnsiTheme="majorBidi" w:cstheme="majorBidi"/>
          <w:sz w:val="24"/>
          <w:szCs w:val="24"/>
        </w:rPr>
      </w:pPr>
    </w:p>
    <w:p w14:paraId="08272788" w14:textId="77777777" w:rsidR="00B77976" w:rsidRDefault="00B77976" w:rsidP="00B77976">
      <w:pPr>
        <w:rPr>
          <w:rFonts w:asciiTheme="majorBidi" w:hAnsiTheme="majorBidi" w:cstheme="majorBidi"/>
          <w:sz w:val="24"/>
          <w:szCs w:val="24"/>
        </w:rPr>
      </w:pPr>
      <w:r>
        <w:rPr>
          <w:rFonts w:asciiTheme="majorBidi" w:hAnsiTheme="majorBidi" w:cstheme="majorBidi"/>
          <w:sz w:val="24"/>
          <w:szCs w:val="24"/>
        </w:rPr>
        <w:t>Corresponding author:</w:t>
      </w:r>
    </w:p>
    <w:p w14:paraId="61244546"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Karin Blomberg</w:t>
      </w:r>
    </w:p>
    <w:p w14:paraId="47828976"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Faculty of Medicine and Health</w:t>
      </w:r>
    </w:p>
    <w:p w14:paraId="75E05772"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School of Health Sciences</w:t>
      </w:r>
    </w:p>
    <w:p w14:paraId="3A87999D"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Örebro University</w:t>
      </w:r>
    </w:p>
    <w:p w14:paraId="7F1CF6C5"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S-70182 Örebro Sweden</w:t>
      </w:r>
    </w:p>
    <w:p w14:paraId="1533E27F" w14:textId="77777777" w:rsidR="00B77976" w:rsidRDefault="00B77976" w:rsidP="00B77976">
      <w:pPr>
        <w:spacing w:after="0" w:line="260" w:lineRule="atLeast"/>
        <w:rPr>
          <w:rFonts w:ascii="Times New Roman" w:eastAsia="Times New Roman" w:hAnsi="Times New Roman"/>
          <w:sz w:val="24"/>
          <w:lang w:val="en-US" w:eastAsia="sv-SE"/>
        </w:rPr>
      </w:pPr>
      <w:r>
        <w:rPr>
          <w:rFonts w:ascii="Times New Roman" w:eastAsia="Times New Roman" w:hAnsi="Times New Roman"/>
          <w:sz w:val="24"/>
          <w:lang w:val="en-US" w:eastAsia="sv-SE"/>
        </w:rPr>
        <w:t>Tel. +46-19-30 12 70</w:t>
      </w:r>
    </w:p>
    <w:p w14:paraId="0284F097" w14:textId="77777777" w:rsidR="00B77976" w:rsidRPr="00C546AF" w:rsidRDefault="00B77976" w:rsidP="00B77976">
      <w:pPr>
        <w:spacing w:after="0" w:line="260" w:lineRule="atLeast"/>
        <w:rPr>
          <w:rFonts w:ascii="Calibri" w:eastAsia="Times New Roman" w:hAnsi="Calibri"/>
          <w:lang w:eastAsia="sv-SE"/>
        </w:rPr>
      </w:pPr>
      <w:r w:rsidRPr="00C546AF">
        <w:rPr>
          <w:rFonts w:ascii="Times New Roman" w:eastAsia="Times New Roman" w:hAnsi="Times New Roman"/>
          <w:sz w:val="24"/>
          <w:lang w:eastAsia="sv-SE"/>
        </w:rPr>
        <w:t>Fax: +46-19-30 36 01</w:t>
      </w:r>
    </w:p>
    <w:p w14:paraId="410E8B26" w14:textId="77777777" w:rsidR="00B77976" w:rsidRPr="00524BCD" w:rsidRDefault="00B77976" w:rsidP="00B77976">
      <w:pPr>
        <w:spacing w:after="0" w:line="260" w:lineRule="atLeast"/>
        <w:rPr>
          <w:rFonts w:ascii="Calibri" w:eastAsia="Times New Roman" w:hAnsi="Calibri"/>
          <w:lang w:eastAsia="sv-SE"/>
        </w:rPr>
      </w:pPr>
      <w:r w:rsidRPr="00524BCD">
        <w:rPr>
          <w:rFonts w:ascii="Times New Roman" w:eastAsia="Times New Roman" w:hAnsi="Times New Roman"/>
          <w:sz w:val="24"/>
          <w:lang w:eastAsia="sv-SE"/>
        </w:rPr>
        <w:t xml:space="preserve">E-mail: </w:t>
      </w:r>
      <w:hyperlink r:id="rId8" w:tgtFrame="_blank" w:history="1">
        <w:r w:rsidRPr="00524BCD">
          <w:rPr>
            <w:rStyle w:val="Hyperlink"/>
            <w:rFonts w:ascii="Times New Roman" w:eastAsia="Times New Roman" w:hAnsi="Times New Roman"/>
            <w:color w:val="0000FF"/>
            <w:sz w:val="24"/>
            <w:lang w:eastAsia="sv-SE"/>
          </w:rPr>
          <w:t>karin.blomberg@oru.se</w:t>
        </w:r>
      </w:hyperlink>
      <w:r w:rsidRPr="00524BCD">
        <w:rPr>
          <w:rFonts w:ascii="Times New Roman" w:eastAsia="Times New Roman" w:hAnsi="Times New Roman"/>
          <w:sz w:val="24"/>
          <w:lang w:eastAsia="sv-SE"/>
        </w:rPr>
        <w:t xml:space="preserve"> </w:t>
      </w:r>
    </w:p>
    <w:p w14:paraId="65FD16C8" w14:textId="77777777" w:rsidR="00B77976" w:rsidRPr="00524BCD" w:rsidRDefault="00B77976" w:rsidP="00B77976">
      <w:pPr>
        <w:pStyle w:val="Heading1"/>
      </w:pPr>
    </w:p>
    <w:p w14:paraId="4850E773" w14:textId="77777777" w:rsidR="00B77976" w:rsidRDefault="00B77976">
      <w:pPr>
        <w:rPr>
          <w:rFonts w:eastAsiaTheme="majorEastAsia" w:cstheme="majorBidi"/>
          <w:b/>
          <w:bCs/>
          <w:color w:val="365F91" w:themeColor="accent1" w:themeShade="BF"/>
        </w:rPr>
      </w:pPr>
      <w:bookmarkStart w:id="0" w:name="_GoBack"/>
      <w:bookmarkEnd w:id="0"/>
      <w:r>
        <w:br w:type="page"/>
      </w:r>
    </w:p>
    <w:p w14:paraId="0B1BE4AA" w14:textId="79FF0ADE" w:rsidR="00AA61F1" w:rsidRPr="0039406B" w:rsidRDefault="00AA61F1" w:rsidP="00AA61F1">
      <w:pPr>
        <w:pStyle w:val="Heading1"/>
        <w:rPr>
          <w:rFonts w:asciiTheme="minorHAnsi" w:hAnsiTheme="minorHAnsi"/>
          <w:sz w:val="22"/>
          <w:szCs w:val="22"/>
        </w:rPr>
      </w:pPr>
      <w:r w:rsidRPr="0039406B">
        <w:rPr>
          <w:rFonts w:asciiTheme="minorHAnsi" w:hAnsiTheme="minorHAnsi"/>
          <w:sz w:val="22"/>
          <w:szCs w:val="22"/>
        </w:rPr>
        <w:lastRenderedPageBreak/>
        <w:t>ABSTRACT</w:t>
      </w:r>
    </w:p>
    <w:p w14:paraId="48200967" w14:textId="77777777" w:rsidR="000260B4" w:rsidRPr="0039406B" w:rsidRDefault="000260B4" w:rsidP="000260B4">
      <w:pPr>
        <w:rPr>
          <w:b/>
          <w:bCs/>
        </w:rPr>
      </w:pPr>
      <w:r w:rsidRPr="0039406B">
        <w:rPr>
          <w:rFonts w:eastAsia="Times New Roman"/>
          <w:b/>
          <w:bCs/>
        </w:rPr>
        <w:t xml:space="preserve">Background: </w:t>
      </w:r>
    </w:p>
    <w:p w14:paraId="10157E60" w14:textId="77777777" w:rsidR="000260B4" w:rsidRPr="0039406B" w:rsidRDefault="000260B4" w:rsidP="000260B4">
      <w:pPr>
        <w:pStyle w:val="Heading2"/>
        <w:spacing w:before="120" w:line="360" w:lineRule="auto"/>
        <w:rPr>
          <w:rFonts w:asciiTheme="minorHAnsi" w:eastAsia="Times New Roman" w:hAnsiTheme="minorHAnsi"/>
          <w:b w:val="0"/>
          <w:bCs w:val="0"/>
          <w:color w:val="auto"/>
          <w:sz w:val="22"/>
          <w:szCs w:val="22"/>
        </w:rPr>
      </w:pPr>
      <w:r w:rsidRPr="0039406B">
        <w:rPr>
          <w:rFonts w:asciiTheme="minorHAnsi" w:eastAsia="Times New Roman" w:hAnsiTheme="minorHAnsi"/>
          <w:b w:val="0"/>
          <w:bCs w:val="0"/>
          <w:color w:val="auto"/>
          <w:sz w:val="22"/>
          <w:szCs w:val="22"/>
        </w:rPr>
        <w:t>Compassion has been identified as an essential element of nursing and is increasingly under public scrutiny in the context of demands for high quality health care. While primary research on effectiveness of interventions to support compassionate nursing care has been reported, no rigorous critical overview exists.</w:t>
      </w:r>
    </w:p>
    <w:p w14:paraId="239DE711" w14:textId="77777777" w:rsidR="000260B4" w:rsidRPr="0039406B" w:rsidRDefault="000260B4" w:rsidP="000260B4">
      <w:pPr>
        <w:autoSpaceDE w:val="0"/>
        <w:autoSpaceDN w:val="0"/>
        <w:spacing w:before="120" w:line="360" w:lineRule="auto"/>
        <w:rPr>
          <w:b/>
          <w:bCs/>
        </w:rPr>
      </w:pPr>
      <w:r w:rsidRPr="0039406B">
        <w:rPr>
          <w:b/>
          <w:bCs/>
        </w:rPr>
        <w:t>Objectives:</w:t>
      </w:r>
    </w:p>
    <w:p w14:paraId="7BB647DF" w14:textId="77777777" w:rsidR="000260B4" w:rsidRPr="0039406B" w:rsidRDefault="000260B4" w:rsidP="000260B4">
      <w:pPr>
        <w:autoSpaceDE w:val="0"/>
        <w:autoSpaceDN w:val="0"/>
        <w:spacing w:before="120" w:line="360" w:lineRule="auto"/>
      </w:pPr>
      <w:r w:rsidRPr="0039406B">
        <w:t xml:space="preserve">To systematically identify, describe and analyse research studies that evaluate interventions for compassionate nursing care; assess the descriptions of the interventions for compassionate care, including design and delivery of the intervention and theoretical framework; and to evaluate evidence for the effectiveness of interventions. </w:t>
      </w:r>
    </w:p>
    <w:p w14:paraId="1AF027E8" w14:textId="77777777" w:rsidR="000260B4" w:rsidRPr="0039406B" w:rsidRDefault="000260B4" w:rsidP="000260B4">
      <w:pPr>
        <w:pStyle w:val="Heading2"/>
        <w:spacing w:before="120" w:line="360" w:lineRule="auto"/>
        <w:rPr>
          <w:rFonts w:asciiTheme="minorHAnsi" w:eastAsia="Times New Roman" w:hAnsiTheme="minorHAnsi"/>
          <w:b w:val="0"/>
          <w:bCs w:val="0"/>
          <w:color w:val="auto"/>
          <w:sz w:val="22"/>
          <w:szCs w:val="22"/>
        </w:rPr>
      </w:pPr>
      <w:r w:rsidRPr="0039406B">
        <w:rPr>
          <w:rFonts w:asciiTheme="minorHAnsi" w:eastAsia="Times New Roman" w:hAnsiTheme="minorHAnsi"/>
          <w:color w:val="auto"/>
          <w:sz w:val="22"/>
          <w:szCs w:val="22"/>
        </w:rPr>
        <w:t>Review methods:</w:t>
      </w:r>
      <w:r w:rsidRPr="0039406B">
        <w:rPr>
          <w:rFonts w:asciiTheme="minorHAnsi" w:eastAsia="Times New Roman" w:hAnsiTheme="minorHAnsi"/>
          <w:i/>
          <w:iCs/>
          <w:color w:val="auto"/>
          <w:sz w:val="22"/>
          <w:szCs w:val="22"/>
        </w:rPr>
        <w:t xml:space="preserve"> </w:t>
      </w:r>
      <w:r w:rsidRPr="0039406B">
        <w:rPr>
          <w:rFonts w:asciiTheme="minorHAnsi" w:eastAsia="Times New Roman" w:hAnsiTheme="minorHAnsi"/>
          <w:b w:val="0"/>
          <w:bCs w:val="0"/>
          <w:color w:val="auto"/>
          <w:sz w:val="22"/>
          <w:szCs w:val="22"/>
        </w:rPr>
        <w:t xml:space="preserve"> Published international literature written in English up to June 2015 was identified from CINAHL, Medline and Cochrane Library databases.  Primary research studies comparing outcomes of interventions to promote compassionate nursing care with a control condition were included.  Studies were graded according to relative strength of methods and quality of description of intervention.  Narrative description and analysis was undertaken supported by tabulation of key study data including study design, outcomes, intervention type and results. </w:t>
      </w:r>
    </w:p>
    <w:p w14:paraId="0A37A65B" w14:textId="77777777" w:rsidR="000260B4" w:rsidRPr="0039406B" w:rsidRDefault="000260B4" w:rsidP="000260B4">
      <w:pPr>
        <w:spacing w:before="120" w:line="360" w:lineRule="auto"/>
      </w:pPr>
      <w:r w:rsidRPr="0039406B">
        <w:rPr>
          <w:b/>
          <w:bCs/>
        </w:rPr>
        <w:t xml:space="preserve">Results: </w:t>
      </w:r>
      <w:r w:rsidRPr="0039406B">
        <w:t>25 interventions reported in 24 studies were included in the review.  Intervention types included staff training (n=10), care model (n=9) and staff support (n=6).  Intervention description was generally weak, especially in relation to describing participants and facilitators, and the proposed mechanisms for change were often unclear.  Most interventions were associated with improvements in patient-based, nurse-based and/or quality of care outcomes. However, overall methodological quality was low with most studies (n=16) conducted as uncontrolled before and after studies.  The few higher quality studies were less likel</w:t>
      </w:r>
      <w:r w:rsidR="00AE6C59" w:rsidRPr="0039406B">
        <w:t>y to report positive results.  </w:t>
      </w:r>
      <w:r w:rsidRPr="0039406B">
        <w:t xml:space="preserve">No interventions were tested more than once.  </w:t>
      </w:r>
    </w:p>
    <w:p w14:paraId="13F5B7F2" w14:textId="77777777" w:rsidR="000260B4" w:rsidRPr="0039406B" w:rsidRDefault="000260B4" w:rsidP="000260B4">
      <w:pPr>
        <w:spacing w:before="120" w:line="360" w:lineRule="auto"/>
      </w:pPr>
      <w:r w:rsidRPr="0039406B">
        <w:rPr>
          <w:b/>
          <w:bCs/>
        </w:rPr>
        <w:t xml:space="preserve">Conclusions: </w:t>
      </w:r>
      <w:r w:rsidRPr="0039406B">
        <w:t xml:space="preserve">None of the studies reviewed reported intervention description in sufficient detail or presented sufficiently strong evidence of effectiveness to merit routine implementation of any of these interventions into practice. The positive outcomes reported suggest that further investigation of some interventions may be merited, but high caution must be exercised. Preference should be shown for further investigating interventions reported as effective in studies with a stronger design such as randomised controlled trials.  </w:t>
      </w:r>
    </w:p>
    <w:p w14:paraId="549E6BF2" w14:textId="77777777" w:rsidR="000260B4" w:rsidRPr="0039406B" w:rsidRDefault="000260B4" w:rsidP="000260B4">
      <w:pPr>
        <w:spacing w:before="120" w:line="360" w:lineRule="auto"/>
      </w:pPr>
    </w:p>
    <w:p w14:paraId="5CA0031F" w14:textId="77777777" w:rsidR="000260B4" w:rsidRPr="0039406B" w:rsidRDefault="000260B4" w:rsidP="000260B4">
      <w:r w:rsidRPr="0039406B">
        <w:rPr>
          <w:b/>
          <w:bCs/>
        </w:rPr>
        <w:lastRenderedPageBreak/>
        <w:t>Keywords</w:t>
      </w:r>
      <w:r w:rsidRPr="0039406B">
        <w:t>: compassion, caring, dignity, nurses, professional-patient relations, systematic review</w:t>
      </w:r>
    </w:p>
    <w:p w14:paraId="01A49ECC" w14:textId="77777777" w:rsidR="000260B4" w:rsidRPr="0039406B" w:rsidRDefault="000260B4" w:rsidP="000260B4">
      <w:pPr>
        <w:pStyle w:val="Heading1"/>
        <w:rPr>
          <w:rFonts w:asciiTheme="minorHAnsi" w:eastAsia="Times New Roman" w:hAnsiTheme="minorHAnsi"/>
          <w:color w:val="auto"/>
          <w:sz w:val="22"/>
          <w:szCs w:val="22"/>
        </w:rPr>
      </w:pPr>
      <w:r w:rsidRPr="0039406B">
        <w:rPr>
          <w:rFonts w:asciiTheme="minorHAnsi" w:eastAsia="Times New Roman" w:hAnsiTheme="minorHAnsi"/>
          <w:color w:val="auto"/>
          <w:sz w:val="22"/>
          <w:szCs w:val="22"/>
        </w:rPr>
        <w:t>What is already known about the topic?</w:t>
      </w:r>
    </w:p>
    <w:p w14:paraId="236CA61E" w14:textId="77777777" w:rsidR="000260B4" w:rsidRPr="0039406B" w:rsidRDefault="000260B4" w:rsidP="000260B4">
      <w:pPr>
        <w:pStyle w:val="ListParagraph"/>
        <w:numPr>
          <w:ilvl w:val="0"/>
          <w:numId w:val="9"/>
        </w:numPr>
      </w:pPr>
      <w:r w:rsidRPr="0039406B">
        <w:t>Compassion has been identified as an essential element of nursing and is increasingly under public scrutiny in the context of demands for high quality health care</w:t>
      </w:r>
      <w:r w:rsidR="001A1854" w:rsidRPr="0039406B">
        <w:t>.</w:t>
      </w:r>
    </w:p>
    <w:p w14:paraId="1A2D949C" w14:textId="77777777" w:rsidR="000260B4" w:rsidRPr="0039406B" w:rsidRDefault="000260B4" w:rsidP="000260B4">
      <w:pPr>
        <w:pStyle w:val="ListParagraph"/>
        <w:numPr>
          <w:ilvl w:val="0"/>
          <w:numId w:val="9"/>
        </w:numPr>
      </w:pPr>
      <w:r w:rsidRPr="0039406B">
        <w:t>Primary research on effectiveness of interventions to support compassionate nursing care has been reported but there is no consensus on what is effective in providing this support</w:t>
      </w:r>
      <w:r w:rsidR="001A1854" w:rsidRPr="0039406B">
        <w:t>.</w:t>
      </w:r>
    </w:p>
    <w:p w14:paraId="61AADD21" w14:textId="77777777" w:rsidR="000260B4" w:rsidRPr="0039406B" w:rsidRDefault="000260B4" w:rsidP="000260B4">
      <w:pPr>
        <w:pStyle w:val="ListParagraph"/>
        <w:numPr>
          <w:ilvl w:val="0"/>
          <w:numId w:val="9"/>
        </w:numPr>
      </w:pPr>
      <w:r w:rsidRPr="0039406B">
        <w:t>There are currently no systematic reviews of the effect of interventions or programmes to improve compassion in nursing</w:t>
      </w:r>
      <w:r w:rsidR="001A1854" w:rsidRPr="0039406B">
        <w:t>.</w:t>
      </w:r>
    </w:p>
    <w:p w14:paraId="72F222E0" w14:textId="77777777" w:rsidR="000260B4" w:rsidRPr="0039406B" w:rsidRDefault="000260B4" w:rsidP="000260B4">
      <w:pPr>
        <w:rPr>
          <w:b/>
          <w:bCs/>
        </w:rPr>
      </w:pPr>
      <w:r w:rsidRPr="0039406B">
        <w:rPr>
          <w:b/>
          <w:bCs/>
        </w:rPr>
        <w:t>What this paper adds</w:t>
      </w:r>
    </w:p>
    <w:p w14:paraId="4E30D27A" w14:textId="77777777" w:rsidR="000260B4" w:rsidRPr="0039406B" w:rsidRDefault="000260B4" w:rsidP="000260B4">
      <w:pPr>
        <w:pStyle w:val="ListParagraph"/>
        <w:numPr>
          <w:ilvl w:val="0"/>
          <w:numId w:val="9"/>
        </w:numPr>
      </w:pPr>
      <w:r w:rsidRPr="0039406B">
        <w:t xml:space="preserve">Interventions reported in the research literature that are targeted at supporting compassionate nursing care vary widely and focus either on staff training, staff support or introducing a new care model to practice. </w:t>
      </w:r>
    </w:p>
    <w:p w14:paraId="420769C3" w14:textId="77777777" w:rsidR="000260B4" w:rsidRPr="0039406B" w:rsidRDefault="000260B4" w:rsidP="000260B4">
      <w:pPr>
        <w:pStyle w:val="ListParagraph"/>
        <w:numPr>
          <w:ilvl w:val="0"/>
          <w:numId w:val="9"/>
        </w:numPr>
      </w:pPr>
      <w:r w:rsidRPr="0039406B">
        <w:t>Studies reporting the effectiveness of compassionate nursing care interventions report mostly positive effects on one or more patient-based, nurse-based and/or care quality outcomes.</w:t>
      </w:r>
    </w:p>
    <w:p w14:paraId="317136B5" w14:textId="77777777" w:rsidR="000260B4" w:rsidRPr="0039406B" w:rsidRDefault="000260B4" w:rsidP="000260B4">
      <w:pPr>
        <w:pStyle w:val="ListParagraph"/>
        <w:numPr>
          <w:ilvl w:val="0"/>
          <w:numId w:val="9"/>
        </w:numPr>
      </w:pPr>
      <w:r w:rsidRPr="0039406B">
        <w:t>The quality of intervention description and the underlying methods are mostly poor, providing scant evidence of actual effectiveness and so the evidence provides little guidance to those seeking to support compassionate nursing care.</w:t>
      </w:r>
    </w:p>
    <w:p w14:paraId="5F4C8190" w14:textId="77777777" w:rsidR="009F1226" w:rsidRPr="0039406B" w:rsidRDefault="009F1226" w:rsidP="00AA61F1">
      <w:pPr>
        <w:rPr>
          <w:rFonts w:eastAsiaTheme="majorEastAsia" w:cstheme="majorBidi"/>
          <w:b/>
          <w:bCs/>
          <w:color w:val="365F91" w:themeColor="accent1" w:themeShade="BF"/>
        </w:rPr>
      </w:pPr>
    </w:p>
    <w:p w14:paraId="151359EA" w14:textId="77777777" w:rsidR="009F1226" w:rsidRPr="0039406B" w:rsidRDefault="009F1226" w:rsidP="00AA61F1">
      <w:pPr>
        <w:rPr>
          <w:rFonts w:eastAsiaTheme="majorEastAsia" w:cstheme="majorBidi"/>
          <w:b/>
          <w:bCs/>
          <w:color w:val="365F91" w:themeColor="accent1" w:themeShade="BF"/>
        </w:rPr>
      </w:pPr>
    </w:p>
    <w:p w14:paraId="226D2F5D" w14:textId="77777777" w:rsidR="009F1226" w:rsidRPr="0039406B" w:rsidRDefault="009F1226" w:rsidP="00AA61F1">
      <w:pPr>
        <w:rPr>
          <w:rFonts w:eastAsiaTheme="majorEastAsia" w:cstheme="majorBidi"/>
          <w:b/>
          <w:bCs/>
          <w:color w:val="365F91" w:themeColor="accent1" w:themeShade="BF"/>
        </w:rPr>
      </w:pPr>
    </w:p>
    <w:p w14:paraId="51BED5F4" w14:textId="77777777" w:rsidR="009F1226" w:rsidRPr="0039406B" w:rsidRDefault="009F1226" w:rsidP="00AA61F1">
      <w:pPr>
        <w:rPr>
          <w:rFonts w:eastAsiaTheme="majorEastAsia" w:cstheme="majorBidi"/>
          <w:b/>
          <w:bCs/>
          <w:color w:val="365F91" w:themeColor="accent1" w:themeShade="BF"/>
        </w:rPr>
      </w:pPr>
    </w:p>
    <w:p w14:paraId="2122E34F" w14:textId="77777777" w:rsidR="009F1226" w:rsidRPr="0039406B" w:rsidRDefault="009F1226" w:rsidP="00AA61F1">
      <w:pPr>
        <w:rPr>
          <w:rFonts w:eastAsiaTheme="majorEastAsia" w:cstheme="majorBidi"/>
          <w:b/>
          <w:bCs/>
          <w:color w:val="365F91" w:themeColor="accent1" w:themeShade="BF"/>
        </w:rPr>
      </w:pPr>
    </w:p>
    <w:p w14:paraId="5277163B" w14:textId="77777777" w:rsidR="009F1226" w:rsidRPr="0039406B" w:rsidRDefault="009F1226" w:rsidP="00AA61F1">
      <w:pPr>
        <w:rPr>
          <w:rFonts w:eastAsiaTheme="majorEastAsia" w:cstheme="majorBidi"/>
          <w:b/>
          <w:bCs/>
          <w:color w:val="365F91" w:themeColor="accent1" w:themeShade="BF"/>
        </w:rPr>
      </w:pPr>
    </w:p>
    <w:p w14:paraId="3D9CA8AE" w14:textId="0E2AB632" w:rsidR="00A50297" w:rsidRDefault="00A50297">
      <w:pPr>
        <w:rPr>
          <w:rFonts w:eastAsiaTheme="majorEastAsia" w:cstheme="majorBidi"/>
          <w:b/>
          <w:bCs/>
          <w:color w:val="365F91" w:themeColor="accent1" w:themeShade="BF"/>
        </w:rPr>
      </w:pPr>
      <w:r>
        <w:rPr>
          <w:rFonts w:eastAsiaTheme="majorEastAsia" w:cstheme="majorBidi"/>
          <w:b/>
          <w:bCs/>
          <w:color w:val="365F91" w:themeColor="accent1" w:themeShade="BF"/>
        </w:rPr>
        <w:br w:type="page"/>
      </w:r>
    </w:p>
    <w:p w14:paraId="179C5424" w14:textId="77777777" w:rsidR="00BB6596" w:rsidRPr="0039406B" w:rsidRDefault="00BB6596" w:rsidP="00AA61F1">
      <w:pPr>
        <w:rPr>
          <w:rFonts w:eastAsiaTheme="majorEastAsia" w:cstheme="majorBidi"/>
          <w:b/>
          <w:bCs/>
          <w:color w:val="365F91" w:themeColor="accent1" w:themeShade="BF"/>
        </w:rPr>
      </w:pPr>
    </w:p>
    <w:p w14:paraId="3DFFED7C" w14:textId="77777777" w:rsidR="009F1226" w:rsidRPr="0039406B" w:rsidRDefault="0094366D" w:rsidP="0094366D">
      <w:pPr>
        <w:pStyle w:val="Heading1"/>
        <w:rPr>
          <w:rFonts w:asciiTheme="minorHAnsi" w:hAnsiTheme="minorHAnsi"/>
          <w:color w:val="4F81BD" w:themeColor="accent1"/>
          <w:sz w:val="22"/>
          <w:szCs w:val="22"/>
        </w:rPr>
      </w:pPr>
      <w:r w:rsidRPr="0039406B">
        <w:rPr>
          <w:rFonts w:asciiTheme="minorHAnsi" w:hAnsiTheme="minorHAnsi"/>
          <w:color w:val="4F81BD" w:themeColor="accent1"/>
          <w:sz w:val="22"/>
          <w:szCs w:val="22"/>
        </w:rPr>
        <w:t xml:space="preserve">1. </w:t>
      </w:r>
      <w:r w:rsidR="00AA61F1" w:rsidRPr="0039406B">
        <w:rPr>
          <w:rFonts w:asciiTheme="minorHAnsi" w:hAnsiTheme="minorHAnsi"/>
          <w:color w:val="4F81BD" w:themeColor="accent1"/>
          <w:sz w:val="22"/>
          <w:szCs w:val="22"/>
        </w:rPr>
        <w:t>Introduction</w:t>
      </w:r>
    </w:p>
    <w:p w14:paraId="1E467275" w14:textId="3B62C24A" w:rsidR="009F1226" w:rsidRPr="0039406B" w:rsidRDefault="00050B39" w:rsidP="00546D3A">
      <w:pPr>
        <w:widowControl w:val="0"/>
        <w:autoSpaceDE w:val="0"/>
        <w:autoSpaceDN w:val="0"/>
        <w:adjustRightInd w:val="0"/>
        <w:spacing w:line="360" w:lineRule="auto"/>
        <w:rPr>
          <w:rFonts w:cstheme="majorBidi"/>
        </w:rPr>
      </w:pPr>
      <w:r w:rsidRPr="0039406B">
        <w:rPr>
          <w:rFonts w:cstheme="majorBidi"/>
        </w:rPr>
        <w:t>The need to strengthen the delivery of compassionate health care, in particular fo</w:t>
      </w:r>
      <w:r w:rsidR="00FF3FA1" w:rsidRPr="0039406B">
        <w:rPr>
          <w:rFonts w:cstheme="majorBidi"/>
        </w:rPr>
        <w:t>r people with chronic illness</w:t>
      </w:r>
      <w:r w:rsidRPr="0039406B">
        <w:rPr>
          <w:rFonts w:cstheme="majorBidi"/>
        </w:rPr>
        <w:t xml:space="preserve"> in hospital settings, is consistently identified </w:t>
      </w:r>
      <w:r w:rsidR="007E0A3A" w:rsidRPr="0039406B">
        <w:rPr>
          <w:rFonts w:cstheme="majorBidi"/>
        </w:rPr>
        <w:t xml:space="preserve">as essential to healthcare </w:t>
      </w:r>
      <w:r w:rsidR="007E0A3A" w:rsidRPr="0039406B">
        <w:rPr>
          <w:rFonts w:cstheme="majorBidi"/>
        </w:rPr>
        <w:fldChar w:fldCharType="begin">
          <w:fldData xml:space="preserve">PEVuZE5vdGU+PENpdGU+PEF1dGhvcj5EZXdhcjwvQXV0aG9yPjxZZWFyPjIwMTQ8L1llYXI+PFJl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</w:fldData>
        </w:fldChar>
      </w:r>
      <w:r w:rsidR="005E4E6B" w:rsidRPr="0039406B">
        <w:rPr>
          <w:rFonts w:cstheme="majorBidi"/>
        </w:rPr>
        <w:instrText xml:space="preserve"> ADDIN EN.CITE </w:instrText>
      </w:r>
      <w:r w:rsidR="005E4E6B" w:rsidRPr="0039406B">
        <w:rPr>
          <w:rFonts w:cstheme="majorBidi"/>
        </w:rPr>
        <w:fldChar w:fldCharType="begin">
          <w:fldData xml:space="preserve">PEVuZE5vdGU+PENpdGU+PEF1dGhvcj5EZXdhcjwvQXV0aG9yPjxZZWFyPjIwMTQ8L1llYXI+PFJl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</w:fldData>
        </w:fldChar>
      </w:r>
      <w:r w:rsidR="005E4E6B" w:rsidRPr="0039406B">
        <w:rPr>
          <w:rFonts w:cstheme="majorBidi"/>
        </w:rPr>
        <w:instrText xml:space="preserve"> ADDIN EN.CITE.DATA </w:instrText>
      </w:r>
      <w:r w:rsidR="005E4E6B" w:rsidRPr="0039406B">
        <w:rPr>
          <w:rFonts w:cstheme="majorBidi"/>
        </w:rPr>
      </w:r>
      <w:r w:rsidR="005E4E6B" w:rsidRPr="0039406B">
        <w:rPr>
          <w:rFonts w:cstheme="majorBidi"/>
        </w:rPr>
        <w:fldChar w:fldCharType="end"/>
      </w:r>
      <w:r w:rsidR="007E0A3A" w:rsidRPr="0039406B">
        <w:rPr>
          <w:rFonts w:cstheme="majorBidi"/>
        </w:rPr>
      </w:r>
      <w:r w:rsidR="007E0A3A" w:rsidRPr="0039406B">
        <w:rPr>
          <w:rFonts w:cstheme="majorBidi"/>
        </w:rPr>
        <w:fldChar w:fldCharType="separate"/>
      </w:r>
      <w:r w:rsidR="005E4E6B" w:rsidRPr="0039406B">
        <w:rPr>
          <w:rFonts w:cstheme="majorBidi"/>
          <w:noProof/>
        </w:rPr>
        <w:t>(Dewar et al. 2014, Dewar and Nolan 2013, Schantz 2007)</w:t>
      </w:r>
      <w:r w:rsidR="007E0A3A" w:rsidRPr="0039406B">
        <w:rPr>
          <w:rFonts w:cstheme="majorBidi"/>
        </w:rPr>
        <w:fldChar w:fldCharType="end"/>
      </w:r>
      <w:r w:rsidR="007E0A3A" w:rsidRPr="0039406B">
        <w:rPr>
          <w:rFonts w:cstheme="majorBidi"/>
        </w:rPr>
        <w:t xml:space="preserve">. </w:t>
      </w:r>
      <w:r w:rsidR="009F1226" w:rsidRPr="0039406B">
        <w:rPr>
          <w:rFonts w:cstheme="majorBidi"/>
        </w:rPr>
        <w:t xml:space="preserve">Several studies and reports have indicated deficiencies in healthcare globally and </w:t>
      </w:r>
      <w:r w:rsidR="00FF3FA1" w:rsidRPr="0039406B">
        <w:rPr>
          <w:rFonts w:cstheme="majorBidi"/>
        </w:rPr>
        <w:t>related to nursing care</w:t>
      </w:r>
      <w:r w:rsidR="009F1226" w:rsidRPr="0039406B">
        <w:rPr>
          <w:rFonts w:cstheme="majorBidi"/>
        </w:rPr>
        <w:t xml:space="preserve"> in particular, </w:t>
      </w:r>
      <w:r w:rsidR="00FF3FA1" w:rsidRPr="0039406B">
        <w:rPr>
          <w:rFonts w:cstheme="majorBidi"/>
        </w:rPr>
        <w:t>with particular scrutiny of relational aspects of care such as</w:t>
      </w:r>
      <w:r w:rsidR="009F1226" w:rsidRPr="0039406B">
        <w:rPr>
          <w:rFonts w:cstheme="majorBidi"/>
        </w:rPr>
        <w:t xml:space="preserve"> dignity</w:t>
      </w:r>
      <w:r w:rsidR="005E4E6B" w:rsidRPr="0039406B">
        <w:rPr>
          <w:rFonts w:cstheme="majorBidi"/>
        </w:rPr>
        <w:t xml:space="preserve"> and compassion </w:t>
      </w:r>
      <w:r w:rsidR="005E4E6B" w:rsidRPr="0039406B">
        <w:rPr>
          <w:rFonts w:cstheme="majorBidi"/>
        </w:rPr>
        <w:fldChar w:fldCharType="begin">
          <w:fldData xml:space="preserve">PEVuZE5vdGU+PENpdGU+PEF1dGhvcj5GcmFua2xpbjwvQXV0aG9yPjxZZWFyPjIwMDY8L1llYXI+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</w:fldData>
        </w:fldChar>
      </w:r>
      <w:r w:rsidR="00546D3A" w:rsidRPr="0039406B">
        <w:rPr>
          <w:rFonts w:cstheme="majorBidi"/>
        </w:rPr>
        <w:instrText xml:space="preserve"> ADDIN EN.CITE </w:instrText>
      </w:r>
      <w:r w:rsidR="00546D3A" w:rsidRPr="0039406B">
        <w:rPr>
          <w:rFonts w:cstheme="majorBidi"/>
        </w:rPr>
        <w:fldChar w:fldCharType="begin">
          <w:fldData xml:space="preserve">PEVuZE5vdGU+PENpdGU+PEF1dGhvcj5GcmFua2xpbjwvQXV0aG9yPjxZZWFyPjIwMDY8L1llYXI+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</w:fldData>
        </w:fldChar>
      </w:r>
      <w:r w:rsidR="00546D3A" w:rsidRPr="0039406B">
        <w:rPr>
          <w:rFonts w:cstheme="majorBidi"/>
        </w:rPr>
        <w:instrText xml:space="preserve"> ADDIN EN.CITE.DATA </w:instrText>
      </w:r>
      <w:r w:rsidR="00546D3A" w:rsidRPr="0039406B">
        <w:rPr>
          <w:rFonts w:cstheme="majorBidi"/>
        </w:rPr>
      </w:r>
      <w:r w:rsidR="00546D3A" w:rsidRPr="0039406B">
        <w:rPr>
          <w:rFonts w:cstheme="majorBidi"/>
        </w:rPr>
        <w:fldChar w:fldCharType="end"/>
      </w:r>
      <w:r w:rsidR="005E4E6B" w:rsidRPr="0039406B">
        <w:rPr>
          <w:rFonts w:cstheme="majorBidi"/>
        </w:rPr>
      </w:r>
      <w:r w:rsidR="005E4E6B" w:rsidRPr="0039406B">
        <w:rPr>
          <w:rFonts w:cstheme="majorBidi"/>
        </w:rPr>
        <w:fldChar w:fldCharType="separate"/>
      </w:r>
      <w:r w:rsidR="00546D3A" w:rsidRPr="0039406B">
        <w:rPr>
          <w:rFonts w:cstheme="majorBidi"/>
          <w:noProof/>
        </w:rPr>
        <w:t>(Franklin et al. 2006, Maben et al. 2010, Hall et al. 2009, Youngson 2011, Francis 2013)</w:t>
      </w:r>
      <w:r w:rsidR="005E4E6B" w:rsidRPr="0039406B">
        <w:rPr>
          <w:rFonts w:cstheme="majorBidi"/>
        </w:rPr>
        <w:fldChar w:fldCharType="end"/>
      </w:r>
      <w:r w:rsidR="005E4E6B" w:rsidRPr="0039406B">
        <w:rPr>
          <w:rFonts w:cstheme="majorBidi"/>
        </w:rPr>
        <w:t>.</w:t>
      </w:r>
      <w:r w:rsidR="009F1226" w:rsidRPr="0039406B">
        <w:rPr>
          <w:rFonts w:cstheme="majorBidi"/>
        </w:rPr>
        <w:t xml:space="preserve"> </w:t>
      </w:r>
      <w:r w:rsidR="00924AF3" w:rsidRPr="0039406B">
        <w:rPr>
          <w:rFonts w:cstheme="majorBidi"/>
        </w:rPr>
        <w:t xml:space="preserve">Compassion is also emphasized as pivotal in caring by nursing science theorists </w:t>
      </w:r>
      <w:r w:rsidR="007E0A3A" w:rsidRPr="0039406B">
        <w:rPr>
          <w:rFonts w:cstheme="majorBidi"/>
        </w:rPr>
        <w:t xml:space="preserve">such as </w:t>
      </w:r>
      <w:r w:rsidR="00924AF3" w:rsidRPr="0039406B">
        <w:rPr>
          <w:rFonts w:cstheme="majorBidi"/>
        </w:rPr>
        <w:t xml:space="preserve">Eriksson </w:t>
      </w:r>
      <w:r w:rsidR="00924AF3" w:rsidRPr="0039406B">
        <w:rPr>
          <w:rFonts w:cstheme="majorBidi"/>
        </w:rPr>
        <w:fldChar w:fldCharType="begin"/>
      </w:r>
      <w:r w:rsidR="005E4E6B" w:rsidRPr="0039406B">
        <w:rPr>
          <w:rFonts w:cstheme="majorBidi"/>
        </w:rPr>
        <w:instrText xml:space="preserve"> ADDIN EN.CITE &lt;EndNote&gt;&lt;Cite&gt;&lt;Author&gt;Eriksson&lt;/Author&gt;&lt;Year&gt;1992&lt;/Year&gt;&lt;RecNum&gt;9&lt;/RecNum&gt;&lt;DisplayText&gt;(Eriksson 1992)&lt;/DisplayText&gt;&lt;record&gt;&lt;rec-number&gt;9&lt;/rec-number&gt;&lt;foreign-keys&gt;&lt;key app="EN" db-id="9sdse2rs75tfpuev9aqxfd0jt9f5fatxdvvv" timestamp="1464167581"&gt;9&lt;/key&gt;&lt;/foreign-keys&gt;&lt;ref-type name="Journal Article"&gt;17&lt;/ref-type&gt;&lt;contributors&gt;&lt;authors&gt;&lt;author&gt;Eriksson, Katie&lt;/author&gt;&lt;/authors&gt;&lt;/contributors&gt;&lt;titles&gt;&lt;title&gt;The alleviation of suffering—the idea of caring&lt;/title&gt;&lt;secondary-title&gt;Scandinavian Journal of Caring Sciences&lt;/secondary-title&gt;&lt;/titles&gt;&lt;periodical&gt;&lt;full-title&gt;Scandinavian Journal of Caring Sciences&lt;/full-title&gt;&lt;/periodical&gt;&lt;pages&gt;119-123&lt;/pages&gt;&lt;volume&gt;6&lt;/volume&gt;&lt;number&gt;2&lt;/number&gt;&lt;dates&gt;&lt;year&gt;1992&lt;/year&gt;&lt;/dates&gt;&lt;isbn&gt;1471-6712&lt;/isbn&gt;&lt;urls&gt;&lt;/urls&gt;&lt;/record&gt;&lt;/Cite&gt;&lt;/EndNote&gt;</w:instrText>
      </w:r>
      <w:r w:rsidR="00924AF3" w:rsidRPr="0039406B">
        <w:rPr>
          <w:rFonts w:cstheme="majorBidi"/>
        </w:rPr>
        <w:fldChar w:fldCharType="separate"/>
      </w:r>
      <w:r w:rsidR="00A50297">
        <w:rPr>
          <w:rFonts w:cstheme="majorBidi"/>
          <w:noProof/>
        </w:rPr>
        <w:t>(</w:t>
      </w:r>
      <w:r w:rsidR="005E4E6B" w:rsidRPr="0039406B">
        <w:rPr>
          <w:rFonts w:cstheme="majorBidi"/>
          <w:noProof/>
        </w:rPr>
        <w:t>1992)</w:t>
      </w:r>
      <w:r w:rsidR="00924AF3" w:rsidRPr="0039406B">
        <w:rPr>
          <w:rFonts w:cstheme="majorBidi"/>
        </w:rPr>
        <w:fldChar w:fldCharType="end"/>
      </w:r>
      <w:r w:rsidR="00924AF3" w:rsidRPr="0039406B">
        <w:rPr>
          <w:rFonts w:cstheme="majorBidi"/>
        </w:rPr>
        <w:t xml:space="preserve"> and Watson </w:t>
      </w:r>
      <w:r w:rsidR="00924AF3" w:rsidRPr="0039406B">
        <w:rPr>
          <w:rFonts w:cstheme="majorBidi"/>
        </w:rPr>
        <w:fldChar w:fldCharType="begin"/>
      </w:r>
      <w:r w:rsidR="005E4E6B" w:rsidRPr="0039406B">
        <w:rPr>
          <w:rFonts w:cstheme="majorBidi"/>
        </w:rPr>
        <w:instrText xml:space="preserve"> ADDIN EN.CITE &lt;EndNote&gt;&lt;Cite&gt;&lt;Author&gt;Watson&lt;/Author&gt;&lt;Year&gt;2008&lt;/Year&gt;&lt;RecNum&gt;10&lt;/RecNum&gt;&lt;DisplayText&gt;(Watson 2008)&lt;/DisplayText&gt;&lt;record&gt;&lt;rec-number&gt;10&lt;/rec-number&gt;&lt;foreign-keys&gt;&lt;key app="EN" db-id="9sdse2rs75tfpuev9aqxfd0jt9f5fatxdvvv" timestamp="1464167581"&gt;10&lt;/key&gt;&lt;/foreign-keys&gt;&lt;ref-type name="Book Section"&gt;5&lt;/ref-type&gt;&lt;contributors&gt;&lt;authors&gt;&lt;author&gt;Watson, J&lt;/author&gt;&lt;/authors&gt;&lt;secondary-authors&gt;&lt;author&gt;Smith, M.C.&lt;/author&gt;&lt;author&gt;Turkel, M.C.&lt;/author&gt;&lt;author&gt;Wolf, Z.R.&lt;/author&gt;&lt;/secondary-authors&gt;&lt;/contributors&gt;&lt;titles&gt;&lt;title&gt;Nursing: The philosophy and science of caring&lt;/title&gt;&lt;secondary-title&gt;Caring in Nursing Classics: An Essential Resource&lt;/secondary-title&gt;&lt;/titles&gt;&lt;periodical&gt;&lt;full-title&gt;Caring in Nursing Classics: An Essential Resource&lt;/full-title&gt;&lt;/periodical&gt;&lt;pages&gt;243-264&lt;/pages&gt;&lt;dates&gt;&lt;year&gt;2008&lt;/year&gt;&lt;/dates&gt;&lt;publisher&gt;Springer&lt;/publisher&gt;&lt;urls&gt;&lt;/urls&gt;&lt;/record&gt;&lt;/Cite&gt;&lt;/EndNote&gt;</w:instrText>
      </w:r>
      <w:r w:rsidR="00924AF3" w:rsidRPr="0039406B">
        <w:rPr>
          <w:rFonts w:cstheme="majorBidi"/>
        </w:rPr>
        <w:fldChar w:fldCharType="separate"/>
      </w:r>
      <w:r w:rsidR="003D2B15">
        <w:rPr>
          <w:rFonts w:cstheme="majorBidi"/>
          <w:noProof/>
        </w:rPr>
        <w:t>(</w:t>
      </w:r>
      <w:r w:rsidR="005E4E6B" w:rsidRPr="0039406B">
        <w:rPr>
          <w:rFonts w:cstheme="majorBidi"/>
          <w:noProof/>
        </w:rPr>
        <w:t>2008)</w:t>
      </w:r>
      <w:r w:rsidR="00924AF3" w:rsidRPr="0039406B">
        <w:rPr>
          <w:rFonts w:cstheme="majorBidi"/>
        </w:rPr>
        <w:fldChar w:fldCharType="end"/>
      </w:r>
      <w:r w:rsidR="00924AF3" w:rsidRPr="0039406B">
        <w:rPr>
          <w:rFonts w:cstheme="majorBidi"/>
        </w:rPr>
        <w:t xml:space="preserve">. </w:t>
      </w:r>
      <w:r w:rsidR="00113BBE" w:rsidRPr="0039406B">
        <w:rPr>
          <w:rFonts w:cstheme="majorBidi"/>
        </w:rPr>
        <w:t xml:space="preserve"> T</w:t>
      </w:r>
      <w:r w:rsidR="00C767BA" w:rsidRPr="0039406B">
        <w:rPr>
          <w:rFonts w:cstheme="majorBidi"/>
        </w:rPr>
        <w:t xml:space="preserve">here has also </w:t>
      </w:r>
      <w:r w:rsidR="009F1226" w:rsidRPr="0039406B">
        <w:rPr>
          <w:rFonts w:cstheme="majorBidi"/>
        </w:rPr>
        <w:t xml:space="preserve">been an increasing </w:t>
      </w:r>
      <w:r w:rsidR="006B40B9" w:rsidRPr="0039406B">
        <w:rPr>
          <w:rFonts w:cstheme="majorBidi"/>
        </w:rPr>
        <w:t xml:space="preserve">public scrutiny of </w:t>
      </w:r>
      <w:r w:rsidR="009F1226" w:rsidRPr="0039406B">
        <w:rPr>
          <w:rFonts w:cstheme="majorBidi"/>
        </w:rPr>
        <w:t>the delivery of compassiona</w:t>
      </w:r>
      <w:r w:rsidR="00B7727E" w:rsidRPr="0039406B">
        <w:rPr>
          <w:rFonts w:cstheme="majorBidi"/>
        </w:rPr>
        <w:t>te care</w:t>
      </w:r>
      <w:r w:rsidR="006B40B9" w:rsidRPr="0039406B">
        <w:rPr>
          <w:rFonts w:cstheme="majorBidi"/>
        </w:rPr>
        <w:t xml:space="preserve">, as evidenced through media coverage, political interest and resulting policy </w:t>
      </w:r>
      <w:r w:rsidR="00924AF3" w:rsidRPr="0039406B">
        <w:rPr>
          <w:rFonts w:cstheme="majorBidi"/>
        </w:rPr>
        <w:t>developments</w:t>
      </w:r>
      <w:r w:rsidR="009F1226" w:rsidRPr="0039406B">
        <w:rPr>
          <w:rFonts w:cstheme="majorBidi"/>
        </w:rPr>
        <w:t xml:space="preserve">. </w:t>
      </w:r>
      <w:r w:rsidR="00C767BA" w:rsidRPr="0039406B">
        <w:rPr>
          <w:rFonts w:cstheme="majorBidi"/>
        </w:rPr>
        <w:t>This is particularly emphasised in UK, wh</w:t>
      </w:r>
      <w:r w:rsidR="00946187">
        <w:rPr>
          <w:rFonts w:cstheme="majorBidi"/>
        </w:rPr>
        <w:t>ere the recent Francis inquiry</w:t>
      </w:r>
      <w:r w:rsidR="00C767BA" w:rsidRPr="0039406B">
        <w:rPr>
          <w:rFonts w:cstheme="majorBidi"/>
        </w:rPr>
        <w:t xml:space="preserve"> into hospital care for older people highlighted substantial and significant variations in care quality, with a lack of compassion towards patients by hospital staff identified as a significant feature in the care failures investigated</w:t>
      </w:r>
      <w:r w:rsidR="00546D3A" w:rsidRPr="0039406B">
        <w:rPr>
          <w:rFonts w:cstheme="majorBidi"/>
        </w:rPr>
        <w:t xml:space="preserve"> </w:t>
      </w:r>
      <w:r w:rsidR="00546D3A" w:rsidRPr="0039406B">
        <w:rPr>
          <w:rFonts w:cstheme="majorBidi"/>
        </w:rPr>
        <w:fldChar w:fldCharType="begin"/>
      </w:r>
      <w:r w:rsidR="00777732">
        <w:rPr>
          <w:rFonts w:cstheme="majorBidi"/>
        </w:rPr>
        <w:instrText xml:space="preserve"> ADDIN EN.CITE &lt;EndNote&gt;&lt;Cite&gt;&lt;Author&gt;Francis&lt;/Author&gt;&lt;Year&gt;2013&lt;/Year&gt;&lt;RecNum&gt;2143&lt;/RecNum&gt;&lt;DisplayText&gt;(Francis 2013, Francis 2010)&lt;/DisplayText&gt;&lt;record&gt;&lt;rec-number&gt;2143&lt;/rec-number&gt;&lt;foreign-keys&gt;&lt;key app="EN" db-id="wz0p9f024xe9eoes5w05dxpeavepf29tts2r" timestamp="1389368605"&gt;2143&lt;/key&gt;&lt;/foreign-keys&gt;&lt;ref-type name="Report"&gt;27&lt;/ref-type&gt;&lt;contributors&gt;&lt;authors&gt;&lt;author&gt;Francis, R.&lt;/author&gt;&lt;/authors&gt;&lt;tertiary-authors&gt;&lt;author&gt;The Stationery Office&lt;/author&gt;&lt;/tertiary-authors&gt;&lt;/contributors&gt;&lt;titles&gt;&lt;title&gt;Report of the Mid Staffordshire NHS Foundation Trust public inquiry&lt;/title&gt;&lt;/titles&gt;&lt;dates&gt;&lt;year&gt;2013&lt;/year&gt;&lt;/dates&gt;&lt;pub-location&gt;London&lt;/pub-location&gt;&lt;urls&gt;&lt;/urls&gt;&lt;/record&gt;&lt;/Cite&gt;&lt;Cite&gt;&lt;Author&gt;Francis&lt;/Author&gt;&lt;Year&gt;2010&lt;/Year&gt;&lt;RecNum&gt;31414&lt;/RecNum&gt;&lt;record&gt;&lt;rec-number&gt;31414&lt;/rec-number&gt;&lt;foreign-keys&gt;&lt;key app="EN" db-id="9szzaf5xbwsxt5ezwsapa29xasw2z0v25v5r" timestamp="1340964343"&gt;31414&lt;/key&gt;&lt;/foreign-keys&gt;&lt;ref-type name="Book"&gt;6&lt;/ref-type&gt;&lt;contributors&gt;&lt;authors&gt;&lt;author&gt;Francis, R&lt;/author&gt;&lt;/authors&gt;&lt;/contributors&gt;&lt;titles&gt;&lt;title&gt;Independent Inquiry into care provided by Mid Staffordshire NHS Foundation Trust January 2005 – March 2009&lt;/title&gt;&lt;/titles&gt;&lt;volume&gt;1&amp;amp;2&lt;/volume&gt;&lt;dates&gt;&lt;year&gt;2010&lt;/year&gt;&lt;/dates&gt;&lt;pub-location&gt;London&lt;/pub-location&gt;&lt;publisher&gt;The Stationary Office&lt;/publisher&gt;&lt;urls&gt;&lt;/urls&gt;&lt;/record&gt;&lt;/Cite&gt;&lt;/EndNote&gt;</w:instrText>
      </w:r>
      <w:r w:rsidR="00546D3A" w:rsidRPr="0039406B">
        <w:rPr>
          <w:rFonts w:cstheme="majorBidi"/>
        </w:rPr>
        <w:fldChar w:fldCharType="separate"/>
      </w:r>
      <w:r w:rsidR="00E96C68">
        <w:rPr>
          <w:rFonts w:cstheme="majorBidi"/>
          <w:noProof/>
        </w:rPr>
        <w:t>(Francis 2010, Francis 2013</w:t>
      </w:r>
      <w:r w:rsidR="00546D3A" w:rsidRPr="0039406B">
        <w:rPr>
          <w:rFonts w:cstheme="majorBidi"/>
          <w:noProof/>
        </w:rPr>
        <w:t>)</w:t>
      </w:r>
      <w:r w:rsidR="00546D3A" w:rsidRPr="0039406B">
        <w:rPr>
          <w:rFonts w:cstheme="majorBidi"/>
        </w:rPr>
        <w:fldChar w:fldCharType="end"/>
      </w:r>
      <w:r w:rsidR="00C767BA" w:rsidRPr="0039406B">
        <w:rPr>
          <w:rFonts w:cstheme="majorBidi"/>
        </w:rPr>
        <w:t>.</w:t>
      </w:r>
    </w:p>
    <w:p w14:paraId="0FA1C621" w14:textId="5BE406DD" w:rsidR="00354443" w:rsidRPr="0039406B" w:rsidRDefault="00871F2E" w:rsidP="00ED74FD">
      <w:pPr>
        <w:spacing w:line="360" w:lineRule="auto"/>
        <w:jc w:val="both"/>
        <w:rPr>
          <w:rFonts w:cstheme="majorBidi"/>
        </w:rPr>
      </w:pPr>
      <w:r w:rsidRPr="0039406B">
        <w:rPr>
          <w:rFonts w:cstheme="majorBidi"/>
        </w:rPr>
        <w:t>Definitions of compassion abound</w:t>
      </w:r>
      <w:r w:rsidR="007E0A3A" w:rsidRPr="0039406B">
        <w:rPr>
          <w:rFonts w:cstheme="majorBidi"/>
        </w:rPr>
        <w:t>,</w:t>
      </w:r>
      <w:r w:rsidR="00354443" w:rsidRPr="0039406B">
        <w:rPr>
          <w:rFonts w:cstheme="majorBidi"/>
        </w:rPr>
        <w:t xml:space="preserve"> and the literature is both confused and confusing in the way that terms are used and often conflated</w:t>
      </w:r>
      <w:r w:rsidRPr="0039406B">
        <w:rPr>
          <w:rFonts w:cstheme="majorBidi"/>
        </w:rPr>
        <w:t xml:space="preserve">. </w:t>
      </w:r>
      <w:r w:rsidR="00354443" w:rsidRPr="0039406B">
        <w:rPr>
          <w:rFonts w:cstheme="majorBidi"/>
        </w:rPr>
        <w:t>However, we can identify four key components of the narrative of compassion</w:t>
      </w:r>
      <w:r w:rsidRPr="0039406B">
        <w:rPr>
          <w:rFonts w:cstheme="majorBidi"/>
        </w:rPr>
        <w:t xml:space="preserve">. The first </w:t>
      </w:r>
      <w:r w:rsidR="00354443" w:rsidRPr="0039406B">
        <w:rPr>
          <w:rFonts w:cstheme="majorBidi"/>
        </w:rPr>
        <w:t xml:space="preserve">is a set of ideas about the </w:t>
      </w:r>
      <w:r w:rsidR="00354443" w:rsidRPr="0039406B">
        <w:rPr>
          <w:rFonts w:cstheme="majorBidi"/>
          <w:i/>
          <w:iCs/>
        </w:rPr>
        <w:t>moral attributes</w:t>
      </w:r>
      <w:r w:rsidR="00354443" w:rsidRPr="0039406B">
        <w:rPr>
          <w:rFonts w:cstheme="majorBidi"/>
        </w:rPr>
        <w:t xml:space="preserve"> of a ‘compassionate’ nurse. These include wisdom, humanity, love, and empathy </w:t>
      </w:r>
      <w:r w:rsidR="00354443" w:rsidRPr="0039406B">
        <w:rPr>
          <w:rFonts w:cstheme="majorBidi"/>
        </w:rPr>
        <w:fldChar w:fldCharType="begin">
          <w:fldData xml:space="preserve">PEVuZE5vdGU+PENpdGU+PEF1dGhvcj5EZXdhcjwvQXV0aG9yPjxZZWFyPjIwMTQ8L1llYXI+PFJl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=
</w:fldData>
        </w:fldChar>
      </w:r>
      <w:r w:rsidR="005E4E6B" w:rsidRPr="0039406B">
        <w:rPr>
          <w:rFonts w:cstheme="majorBidi"/>
        </w:rPr>
        <w:instrText xml:space="preserve"> ADDIN EN.CITE </w:instrText>
      </w:r>
      <w:r w:rsidR="005E4E6B" w:rsidRPr="0039406B">
        <w:rPr>
          <w:rFonts w:cstheme="majorBidi"/>
        </w:rPr>
        <w:fldChar w:fldCharType="begin">
          <w:fldData xml:space="preserve">PEVuZE5vdGU+PENpdGU+PEF1dGhvcj5EZXdhcjwvQXV0aG9yPjxZZWFyPjIwMTQ8L1llYXI+PFJl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=
</w:fldData>
        </w:fldChar>
      </w:r>
      <w:r w:rsidR="005E4E6B" w:rsidRPr="0039406B">
        <w:rPr>
          <w:rFonts w:cstheme="majorBidi"/>
        </w:rPr>
        <w:instrText xml:space="preserve"> ADDIN EN.CITE.DATA </w:instrText>
      </w:r>
      <w:r w:rsidR="005E4E6B" w:rsidRPr="0039406B">
        <w:rPr>
          <w:rFonts w:cstheme="majorBidi"/>
        </w:rPr>
      </w:r>
      <w:r w:rsidR="005E4E6B" w:rsidRPr="0039406B">
        <w:rPr>
          <w:rFonts w:cstheme="majorBidi"/>
        </w:rPr>
        <w:fldChar w:fldCharType="end"/>
      </w:r>
      <w:r w:rsidR="00354443" w:rsidRPr="0039406B">
        <w:rPr>
          <w:rFonts w:cstheme="majorBidi"/>
        </w:rPr>
      </w:r>
      <w:r w:rsidR="00354443" w:rsidRPr="0039406B">
        <w:rPr>
          <w:rFonts w:cstheme="majorBidi"/>
        </w:rPr>
        <w:fldChar w:fldCharType="separate"/>
      </w:r>
      <w:r w:rsidR="005E4E6B" w:rsidRPr="0039406B">
        <w:rPr>
          <w:rFonts w:cstheme="majorBidi"/>
          <w:noProof/>
        </w:rPr>
        <w:t>(Dewar et al. 2014, Maben et al. 2010, Schantz 2007)</w:t>
      </w:r>
      <w:r w:rsidR="00354443" w:rsidRPr="0039406B">
        <w:rPr>
          <w:rFonts w:cstheme="majorBidi"/>
        </w:rPr>
        <w:fldChar w:fldCharType="end"/>
      </w:r>
      <w:r w:rsidR="00354443" w:rsidRPr="0039406B">
        <w:rPr>
          <w:rFonts w:cstheme="majorBidi"/>
        </w:rPr>
        <w:t>. These moral attributes may be expressed through</w:t>
      </w:r>
      <w:r w:rsidRPr="0039406B">
        <w:rPr>
          <w:rFonts w:cstheme="majorBidi"/>
        </w:rPr>
        <w:t xml:space="preserve"> a kind of </w:t>
      </w:r>
      <w:r w:rsidRPr="0039406B">
        <w:rPr>
          <w:rFonts w:cstheme="majorBidi"/>
          <w:i/>
          <w:iCs/>
        </w:rPr>
        <w:t>situational awareness</w:t>
      </w:r>
      <w:r w:rsidRPr="0039406B">
        <w:rPr>
          <w:rFonts w:cstheme="majorBidi"/>
        </w:rPr>
        <w:t xml:space="preserve"> </w:t>
      </w:r>
      <w:r w:rsidR="00354443" w:rsidRPr="0039406B">
        <w:rPr>
          <w:rFonts w:cstheme="majorBidi"/>
        </w:rPr>
        <w:t>in</w:t>
      </w:r>
      <w:r w:rsidRPr="0039406B">
        <w:rPr>
          <w:rFonts w:cstheme="majorBidi"/>
        </w:rPr>
        <w:t xml:space="preserve"> which degrees of vulnerability and suffering are perceived and acknowledged</w:t>
      </w:r>
      <w:r w:rsidR="00D36E30" w:rsidRPr="0039406B">
        <w:rPr>
          <w:rFonts w:cstheme="majorBidi"/>
        </w:rPr>
        <w:t xml:space="preserve"> </w:t>
      </w:r>
      <w:r w:rsidR="00D36E30" w:rsidRPr="0039406B">
        <w:rPr>
          <w:rFonts w:cstheme="majorBidi"/>
        </w:rPr>
        <w:fldChar w:fldCharType="begin">
          <w:fldData xml:space="preserve">PEVuZE5vdGU+PENpdGU+PEF1dGhvcj5DaG9jaGlub3Y8L0F1dGhvcj48WWVhcj4yMDA3PC9ZZWFy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=
</w:fldData>
        </w:fldChar>
      </w:r>
      <w:r w:rsidR="005E4E6B" w:rsidRPr="0039406B">
        <w:rPr>
          <w:rFonts w:cstheme="majorBidi"/>
        </w:rPr>
        <w:instrText xml:space="preserve"> ADDIN EN.CITE </w:instrText>
      </w:r>
      <w:r w:rsidR="005E4E6B" w:rsidRPr="0039406B">
        <w:rPr>
          <w:rFonts w:cstheme="majorBidi"/>
        </w:rPr>
        <w:fldChar w:fldCharType="begin">
          <w:fldData xml:space="preserve">PEVuZE5vdGU+PENpdGU+PEF1dGhvcj5DaG9jaGlub3Y8L0F1dGhvcj48WWVhcj4yMDA3PC9ZZWFy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=
</w:fldData>
        </w:fldChar>
      </w:r>
      <w:r w:rsidR="005E4E6B" w:rsidRPr="0039406B">
        <w:rPr>
          <w:rFonts w:cstheme="majorBidi"/>
        </w:rPr>
        <w:instrText xml:space="preserve"> ADDIN EN.CITE.DATA </w:instrText>
      </w:r>
      <w:r w:rsidR="005E4E6B" w:rsidRPr="0039406B">
        <w:rPr>
          <w:rFonts w:cstheme="majorBidi"/>
        </w:rPr>
      </w:r>
      <w:r w:rsidR="005E4E6B" w:rsidRPr="0039406B">
        <w:rPr>
          <w:rFonts w:cstheme="majorBidi"/>
        </w:rPr>
        <w:fldChar w:fldCharType="end"/>
      </w:r>
      <w:r w:rsidR="00D36E30" w:rsidRPr="0039406B">
        <w:rPr>
          <w:rFonts w:cstheme="majorBidi"/>
        </w:rPr>
      </w:r>
      <w:r w:rsidR="00D36E30" w:rsidRPr="0039406B">
        <w:rPr>
          <w:rFonts w:cstheme="majorBidi"/>
        </w:rPr>
        <w:fldChar w:fldCharType="separate"/>
      </w:r>
      <w:r w:rsidR="005E4E6B" w:rsidRPr="0039406B">
        <w:rPr>
          <w:rFonts w:cstheme="majorBidi"/>
          <w:noProof/>
        </w:rPr>
        <w:t>(Chochinov 2007, Schantz 2007)</w:t>
      </w:r>
      <w:r w:rsidR="00D36E30" w:rsidRPr="0039406B">
        <w:rPr>
          <w:rFonts w:cstheme="majorBidi"/>
        </w:rPr>
        <w:fldChar w:fldCharType="end"/>
      </w:r>
      <w:r w:rsidRPr="0039406B">
        <w:rPr>
          <w:rFonts w:cstheme="majorBidi"/>
        </w:rPr>
        <w:t xml:space="preserve">. Setting up compassion in this </w:t>
      </w:r>
      <w:r w:rsidR="007F24BE" w:rsidRPr="0039406B">
        <w:rPr>
          <w:rFonts w:cstheme="majorBidi"/>
        </w:rPr>
        <w:t xml:space="preserve">manner </w:t>
      </w:r>
      <w:r w:rsidRPr="0039406B">
        <w:rPr>
          <w:rFonts w:cstheme="majorBidi"/>
        </w:rPr>
        <w:t xml:space="preserve">firmly links it to participation of the nurse in </w:t>
      </w:r>
      <w:r w:rsidRPr="0039406B">
        <w:rPr>
          <w:rFonts w:cstheme="majorBidi"/>
          <w:i/>
          <w:iCs/>
        </w:rPr>
        <w:t>responsive action</w:t>
      </w:r>
      <w:r w:rsidRPr="0039406B">
        <w:rPr>
          <w:rFonts w:cstheme="majorBidi"/>
        </w:rPr>
        <w:t xml:space="preserve"> that is aimed at relieving suffering</w:t>
      </w:r>
      <w:r w:rsidR="00354443" w:rsidRPr="0039406B">
        <w:rPr>
          <w:rFonts w:cstheme="majorBidi"/>
        </w:rPr>
        <w:t xml:space="preserve"> and ensuring dignity, and which involves the nurse in some sort of participatory relationship in which the nurse exercises </w:t>
      </w:r>
      <w:r w:rsidR="00354443" w:rsidRPr="0039406B">
        <w:rPr>
          <w:rFonts w:cstheme="majorBidi"/>
          <w:i/>
          <w:iCs/>
        </w:rPr>
        <w:t>relational capacity</w:t>
      </w:r>
      <w:r w:rsidR="00D36E30" w:rsidRPr="0039406B">
        <w:rPr>
          <w:rFonts w:cstheme="majorBidi"/>
          <w:i/>
          <w:iCs/>
        </w:rPr>
        <w:t xml:space="preserve"> </w:t>
      </w:r>
      <w:r w:rsidR="00D36E30" w:rsidRPr="0039406B">
        <w:rPr>
          <w:rFonts w:cstheme="majorBidi"/>
        </w:rPr>
        <w:fldChar w:fldCharType="begin">
          <w:fldData xml:space="preserve">PEVuZE5vdGU+PENpdGU+PEF1dGhvcj5DYW1lcm9uPC9BdXRob3I+PFllYXI+MjAxMzwvWWVhcj48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</w:fldData>
        </w:fldChar>
      </w:r>
      <w:r w:rsidR="005E4E6B" w:rsidRPr="0039406B">
        <w:rPr>
          <w:rFonts w:cstheme="majorBidi"/>
        </w:rPr>
        <w:instrText xml:space="preserve"> ADDIN EN.CITE </w:instrText>
      </w:r>
      <w:r w:rsidR="005E4E6B" w:rsidRPr="0039406B">
        <w:rPr>
          <w:rFonts w:cstheme="majorBidi"/>
        </w:rPr>
        <w:fldChar w:fldCharType="begin">
          <w:fldData xml:space="preserve">PEVuZE5vdGU+PENpdGU+PEF1dGhvcj5DYW1lcm9uPC9BdXRob3I+PFllYXI+MjAxMzwvWWVhcj48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</w:fldData>
        </w:fldChar>
      </w:r>
      <w:r w:rsidR="005E4E6B" w:rsidRPr="0039406B">
        <w:rPr>
          <w:rFonts w:cstheme="majorBidi"/>
        </w:rPr>
        <w:instrText xml:space="preserve"> ADDIN EN.CITE.DATA </w:instrText>
      </w:r>
      <w:r w:rsidR="005E4E6B" w:rsidRPr="0039406B">
        <w:rPr>
          <w:rFonts w:cstheme="majorBidi"/>
        </w:rPr>
      </w:r>
      <w:r w:rsidR="005E4E6B" w:rsidRPr="0039406B">
        <w:rPr>
          <w:rFonts w:cstheme="majorBidi"/>
        </w:rPr>
        <w:fldChar w:fldCharType="end"/>
      </w:r>
      <w:r w:rsidR="00D36E30" w:rsidRPr="0039406B">
        <w:rPr>
          <w:rFonts w:cstheme="majorBidi"/>
        </w:rPr>
      </w:r>
      <w:r w:rsidR="00D36E30" w:rsidRPr="0039406B">
        <w:rPr>
          <w:rFonts w:cstheme="majorBidi"/>
        </w:rPr>
        <w:fldChar w:fldCharType="separate"/>
      </w:r>
      <w:r w:rsidR="005E4E6B" w:rsidRPr="0039406B">
        <w:rPr>
          <w:rFonts w:cstheme="majorBidi"/>
          <w:noProof/>
        </w:rPr>
        <w:t>(Cameron et al. 2013, Dewar and Cook 2014, Schantz 2007, Von Dietze and Orb 2000)</w:t>
      </w:r>
      <w:r w:rsidR="00D36E30" w:rsidRPr="0039406B">
        <w:rPr>
          <w:rFonts w:cstheme="majorBidi"/>
        </w:rPr>
        <w:fldChar w:fldCharType="end"/>
      </w:r>
      <w:r w:rsidR="00354443" w:rsidRPr="0039406B">
        <w:rPr>
          <w:rFonts w:cstheme="majorBidi"/>
        </w:rPr>
        <w:t xml:space="preserve"> </w:t>
      </w:r>
      <w:r w:rsidR="009C7337" w:rsidRPr="0039406B">
        <w:rPr>
          <w:rFonts w:cstheme="majorBidi"/>
        </w:rPr>
        <w:t>through which</w:t>
      </w:r>
      <w:r w:rsidR="009C7337" w:rsidRPr="0039406B">
        <w:t xml:space="preserve"> empathy is </w:t>
      </w:r>
      <w:r w:rsidR="009C7337" w:rsidRPr="0039406B">
        <w:rPr>
          <w:rFonts w:cstheme="majorBidi"/>
        </w:rPr>
        <w:t>experienced and a</w:t>
      </w:r>
      <w:r w:rsidR="00354443" w:rsidRPr="0039406B">
        <w:rPr>
          <w:rFonts w:cstheme="majorBidi"/>
        </w:rPr>
        <w:t xml:space="preserve"> </w:t>
      </w:r>
      <w:r w:rsidR="009C7337" w:rsidRPr="0039406B">
        <w:rPr>
          <w:rFonts w:cstheme="majorBidi"/>
        </w:rPr>
        <w:t xml:space="preserve">caring pastoral relationship </w:t>
      </w:r>
      <w:r w:rsidR="002C1B0F" w:rsidRPr="0039406B">
        <w:rPr>
          <w:rFonts w:cstheme="majorBidi"/>
        </w:rPr>
        <w:t xml:space="preserve">is constructed </w:t>
      </w:r>
      <w:r w:rsidR="00D36E30" w:rsidRPr="0039406B">
        <w:rPr>
          <w:rFonts w:cstheme="majorBidi"/>
        </w:rPr>
        <w:fldChar w:fldCharType="begin">
          <w:fldData xml:space="preserve">PEVuZE5vdGU+PENpdGU+PEF1dGhvcj5CcmlkZ2VzPC9BdXRob3I+PFllYXI+MjAxMzwvWWVhcj48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</w:fldData>
        </w:fldChar>
      </w:r>
      <w:r w:rsidR="00ED74FD">
        <w:rPr>
          <w:rFonts w:cstheme="majorBidi"/>
        </w:rPr>
        <w:instrText xml:space="preserve"> ADDIN EN.CITE </w:instrText>
      </w:r>
      <w:r w:rsidR="00ED74FD">
        <w:rPr>
          <w:rFonts w:cstheme="majorBidi"/>
        </w:rPr>
        <w:fldChar w:fldCharType="begin">
          <w:fldData xml:space="preserve">PEVuZE5vdGU+PENpdGU+PEF1dGhvcj5CcmlkZ2VzPC9BdXRob3I+PFllYXI+MjAxMzwvWWVhcj48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</w:fldData>
        </w:fldChar>
      </w:r>
      <w:r w:rsidR="00ED74FD">
        <w:rPr>
          <w:rFonts w:cstheme="majorBidi"/>
        </w:rPr>
        <w:instrText xml:space="preserve"> ADDIN EN.CITE.DATA </w:instrText>
      </w:r>
      <w:r w:rsidR="00ED74FD">
        <w:rPr>
          <w:rFonts w:cstheme="majorBidi"/>
        </w:rPr>
      </w:r>
      <w:r w:rsidR="00ED74FD">
        <w:rPr>
          <w:rFonts w:cstheme="majorBidi"/>
        </w:rPr>
        <w:fldChar w:fldCharType="end"/>
      </w:r>
      <w:r w:rsidR="00D36E30" w:rsidRPr="0039406B">
        <w:rPr>
          <w:rFonts w:cstheme="majorBidi"/>
        </w:rPr>
      </w:r>
      <w:r w:rsidR="00D36E30" w:rsidRPr="0039406B">
        <w:rPr>
          <w:rFonts w:cstheme="majorBidi"/>
        </w:rPr>
        <w:fldChar w:fldCharType="separate"/>
      </w:r>
      <w:r w:rsidR="00ED74FD">
        <w:rPr>
          <w:rFonts w:cstheme="majorBidi"/>
          <w:noProof/>
        </w:rPr>
        <w:t>(Bridges et al. 2013, Hartrick 1997, May 1992)</w:t>
      </w:r>
      <w:r w:rsidR="00D36E30" w:rsidRPr="0039406B">
        <w:rPr>
          <w:rFonts w:cstheme="majorBidi"/>
        </w:rPr>
        <w:fldChar w:fldCharType="end"/>
      </w:r>
      <w:r w:rsidR="009C7337" w:rsidRPr="0039406B">
        <w:rPr>
          <w:rFonts w:cstheme="majorBidi"/>
        </w:rPr>
        <w:t xml:space="preserve">. </w:t>
      </w:r>
    </w:p>
    <w:p w14:paraId="4C3A8860" w14:textId="7CA26529" w:rsidR="006A014C" w:rsidRPr="0039406B" w:rsidRDefault="007E0A3A" w:rsidP="007E0A3A">
      <w:pPr>
        <w:widowControl w:val="0"/>
        <w:autoSpaceDE w:val="0"/>
        <w:autoSpaceDN w:val="0"/>
        <w:adjustRightInd w:val="0"/>
        <w:spacing w:line="360" w:lineRule="auto"/>
        <w:jc w:val="both"/>
        <w:rPr>
          <w:rFonts w:cstheme="majorBidi"/>
        </w:rPr>
      </w:pPr>
      <w:r w:rsidRPr="0039406B">
        <w:rPr>
          <w:rFonts w:cstheme="majorBidi"/>
        </w:rPr>
        <w:t xml:space="preserve">Although current definitions of compassion in nursing practice are imprecise and sometimes confused, there is intense interest in this problem </w:t>
      </w:r>
      <w:r w:rsidR="00FC094E" w:rsidRPr="0039406B">
        <w:t xml:space="preserve">both within and </w:t>
      </w:r>
      <w:r w:rsidR="00113BBE" w:rsidRPr="0039406B">
        <w:t xml:space="preserve">outside of </w:t>
      </w:r>
      <w:r w:rsidR="00FC094E" w:rsidRPr="0039406B">
        <w:t>the profession of nursing</w:t>
      </w:r>
      <w:r w:rsidRPr="0039406B">
        <w:t>. Little is known about what strategies</w:t>
      </w:r>
      <w:r w:rsidR="003436BC" w:rsidRPr="0039406B">
        <w:t xml:space="preserve"> are effective in promoting compassionate care </w:t>
      </w:r>
      <w:r w:rsidR="006A014C" w:rsidRPr="0039406B">
        <w:t>among nurses</w:t>
      </w:r>
      <w:r w:rsidR="003436BC" w:rsidRPr="0039406B">
        <w:t xml:space="preserve">. </w:t>
      </w:r>
      <w:r w:rsidRPr="0039406B">
        <w:rPr>
          <w:rFonts w:cstheme="majorBidi"/>
        </w:rPr>
        <w:t xml:space="preserve">There is, to date, </w:t>
      </w:r>
      <w:r w:rsidR="00FC094E" w:rsidRPr="0039406B">
        <w:rPr>
          <w:rFonts w:cstheme="majorBidi"/>
        </w:rPr>
        <w:t>no rigorous critical</w:t>
      </w:r>
      <w:r w:rsidR="003436BC" w:rsidRPr="0039406B">
        <w:rPr>
          <w:rFonts w:cstheme="majorBidi"/>
        </w:rPr>
        <w:t xml:space="preserve"> overview of research assessing the effectiveness of programmes and interventions promoting compassionate care among nurses in practice</w:t>
      </w:r>
      <w:r w:rsidR="006A014C" w:rsidRPr="0039406B">
        <w:rPr>
          <w:rFonts w:cstheme="majorBidi"/>
        </w:rPr>
        <w:t>.</w:t>
      </w:r>
      <w:r w:rsidR="003436BC" w:rsidRPr="0039406B">
        <w:rPr>
          <w:rFonts w:cstheme="majorBidi"/>
        </w:rPr>
        <w:t xml:space="preserve"> </w:t>
      </w:r>
      <w:r w:rsidR="006A014C" w:rsidRPr="0039406B">
        <w:rPr>
          <w:rFonts w:cstheme="majorBidi"/>
        </w:rPr>
        <w:t xml:space="preserve">This paper reports a systematic review which </w:t>
      </w:r>
      <w:r w:rsidRPr="0039406B">
        <w:rPr>
          <w:rFonts w:cstheme="majorBidi"/>
        </w:rPr>
        <w:t>fills this gap</w:t>
      </w:r>
      <w:r w:rsidR="008F40DB">
        <w:rPr>
          <w:rFonts w:cstheme="majorBidi"/>
        </w:rPr>
        <w:t xml:space="preserve">, using the four key components </w:t>
      </w:r>
      <w:r w:rsidR="00777732">
        <w:rPr>
          <w:rFonts w:cstheme="majorBidi"/>
        </w:rPr>
        <w:t>of the compassion narrative identified above to provide an operational definition</w:t>
      </w:r>
      <w:r w:rsidRPr="0039406B">
        <w:rPr>
          <w:rFonts w:cstheme="majorBidi"/>
        </w:rPr>
        <w:t xml:space="preserve">. </w:t>
      </w:r>
      <w:r w:rsidR="007F24BE" w:rsidRPr="0039406B">
        <w:rPr>
          <w:rFonts w:cstheme="majorBidi"/>
        </w:rPr>
        <w:t>T</w:t>
      </w:r>
      <w:r w:rsidR="004B482A" w:rsidRPr="0039406B">
        <w:rPr>
          <w:rFonts w:cstheme="majorBidi"/>
        </w:rPr>
        <w:t>he objectives of th</w:t>
      </w:r>
      <w:r w:rsidRPr="0039406B">
        <w:rPr>
          <w:rFonts w:cstheme="majorBidi"/>
        </w:rPr>
        <w:t>e</w:t>
      </w:r>
      <w:r w:rsidR="004B482A" w:rsidRPr="0039406B">
        <w:rPr>
          <w:rFonts w:cstheme="majorBidi"/>
        </w:rPr>
        <w:t xml:space="preserve"> review are to: </w:t>
      </w:r>
    </w:p>
    <w:p w14:paraId="7C8EA10A" w14:textId="1CD08533" w:rsidR="006A014C" w:rsidRPr="0039406B" w:rsidRDefault="00672F9C" w:rsidP="001A1854">
      <w:pPr>
        <w:widowControl w:val="0"/>
        <w:autoSpaceDE w:val="0"/>
        <w:autoSpaceDN w:val="0"/>
        <w:adjustRightInd w:val="0"/>
        <w:spacing w:line="360" w:lineRule="auto"/>
        <w:rPr>
          <w:rFonts w:cstheme="majorBidi"/>
        </w:rPr>
      </w:pPr>
      <w:r>
        <w:rPr>
          <w:rFonts w:cstheme="majorBidi"/>
        </w:rPr>
        <w:lastRenderedPageBreak/>
        <w:t>i</w:t>
      </w:r>
      <w:r w:rsidR="004B482A" w:rsidRPr="0039406B">
        <w:rPr>
          <w:rFonts w:cstheme="majorBidi"/>
        </w:rPr>
        <w:t xml:space="preserve">) </w:t>
      </w:r>
      <w:r w:rsidR="006A014C" w:rsidRPr="0039406B">
        <w:rPr>
          <w:rFonts w:cstheme="majorBidi"/>
        </w:rPr>
        <w:t xml:space="preserve">systematically identify, analyse and describe </w:t>
      </w:r>
      <w:r w:rsidR="004B482A" w:rsidRPr="0039406B">
        <w:rPr>
          <w:rFonts w:cstheme="majorBidi"/>
        </w:rPr>
        <w:t xml:space="preserve">studies that evaluate interventions for compassionate </w:t>
      </w:r>
      <w:r w:rsidR="006A014C" w:rsidRPr="0039406B">
        <w:rPr>
          <w:rFonts w:cstheme="majorBidi"/>
        </w:rPr>
        <w:t xml:space="preserve">nursing </w:t>
      </w:r>
      <w:r w:rsidR="004B482A" w:rsidRPr="0039406B">
        <w:rPr>
          <w:rFonts w:cstheme="majorBidi"/>
        </w:rPr>
        <w:t xml:space="preserve">care </w:t>
      </w:r>
    </w:p>
    <w:p w14:paraId="06C4F87E" w14:textId="0692C94D" w:rsidR="006A014C" w:rsidRPr="0039406B" w:rsidRDefault="00672F9C" w:rsidP="006A014C">
      <w:pPr>
        <w:widowControl w:val="0"/>
        <w:autoSpaceDE w:val="0"/>
        <w:autoSpaceDN w:val="0"/>
        <w:adjustRightInd w:val="0"/>
        <w:spacing w:line="360" w:lineRule="auto"/>
        <w:rPr>
          <w:rFonts w:cstheme="majorBidi"/>
        </w:rPr>
      </w:pPr>
      <w:r>
        <w:rPr>
          <w:rFonts w:cstheme="majorBidi"/>
        </w:rPr>
        <w:t>ii</w:t>
      </w:r>
      <w:r w:rsidR="004B482A" w:rsidRPr="0039406B">
        <w:rPr>
          <w:rFonts w:cstheme="majorBidi"/>
        </w:rPr>
        <w:t xml:space="preserve">) </w:t>
      </w:r>
      <w:r w:rsidR="006A014C" w:rsidRPr="0039406B">
        <w:rPr>
          <w:rFonts w:cstheme="majorBidi"/>
        </w:rPr>
        <w:t xml:space="preserve">assess the descriptions of </w:t>
      </w:r>
      <w:r w:rsidR="004B482A" w:rsidRPr="0039406B">
        <w:rPr>
          <w:rFonts w:cstheme="majorBidi"/>
        </w:rPr>
        <w:t>the interventions for compassionate care used</w:t>
      </w:r>
      <w:r w:rsidR="006A014C" w:rsidRPr="0039406B">
        <w:rPr>
          <w:rFonts w:cstheme="majorBidi"/>
        </w:rPr>
        <w:t>,</w:t>
      </w:r>
      <w:r w:rsidR="004B482A" w:rsidRPr="0039406B">
        <w:rPr>
          <w:rFonts w:cstheme="majorBidi"/>
        </w:rPr>
        <w:t xml:space="preserve"> including design </w:t>
      </w:r>
      <w:r w:rsidR="006A014C" w:rsidRPr="0039406B">
        <w:rPr>
          <w:rFonts w:cstheme="majorBidi"/>
        </w:rPr>
        <w:t xml:space="preserve">and delivery </w:t>
      </w:r>
      <w:r w:rsidR="004B482A" w:rsidRPr="0039406B">
        <w:rPr>
          <w:rFonts w:cstheme="majorBidi"/>
        </w:rPr>
        <w:t xml:space="preserve">of the </w:t>
      </w:r>
      <w:r w:rsidR="006A014C" w:rsidRPr="0039406B">
        <w:rPr>
          <w:rFonts w:cstheme="majorBidi"/>
        </w:rPr>
        <w:t xml:space="preserve">intervention and theoretical framework </w:t>
      </w:r>
      <w:r w:rsidR="004B482A" w:rsidRPr="0039406B">
        <w:rPr>
          <w:rFonts w:cstheme="majorBidi"/>
        </w:rPr>
        <w:t xml:space="preserve"> </w:t>
      </w:r>
    </w:p>
    <w:p w14:paraId="4D7DB6FD" w14:textId="56C4718A" w:rsidR="009F1226" w:rsidRPr="0039406B" w:rsidRDefault="00672F9C" w:rsidP="006A014C">
      <w:pPr>
        <w:widowControl w:val="0"/>
        <w:autoSpaceDE w:val="0"/>
        <w:autoSpaceDN w:val="0"/>
        <w:adjustRightInd w:val="0"/>
        <w:spacing w:line="360" w:lineRule="auto"/>
        <w:rPr>
          <w:rFonts w:cstheme="majorBidi"/>
        </w:rPr>
      </w:pPr>
      <w:r>
        <w:rPr>
          <w:rFonts w:cstheme="majorBidi"/>
        </w:rPr>
        <w:t>iii</w:t>
      </w:r>
      <w:r w:rsidR="004B482A" w:rsidRPr="0039406B">
        <w:rPr>
          <w:rFonts w:cstheme="majorBidi"/>
        </w:rPr>
        <w:t xml:space="preserve">) evaluate </w:t>
      </w:r>
      <w:r w:rsidR="00E96C68">
        <w:rPr>
          <w:rFonts w:cstheme="majorBidi"/>
        </w:rPr>
        <w:t xml:space="preserve">the </w:t>
      </w:r>
      <w:r w:rsidR="00513F97">
        <w:rPr>
          <w:rFonts w:cstheme="majorBidi"/>
        </w:rPr>
        <w:t xml:space="preserve">nature and strength of </w:t>
      </w:r>
      <w:r w:rsidR="004028F1" w:rsidRPr="0039406B">
        <w:rPr>
          <w:rFonts w:cstheme="majorBidi"/>
        </w:rPr>
        <w:t xml:space="preserve">evidence for </w:t>
      </w:r>
      <w:r w:rsidR="00DC67C0" w:rsidRPr="0039406B">
        <w:rPr>
          <w:rFonts w:cstheme="majorBidi"/>
        </w:rPr>
        <w:t xml:space="preserve">the impact of </w:t>
      </w:r>
      <w:r w:rsidR="004B482A" w:rsidRPr="0039406B">
        <w:rPr>
          <w:rFonts w:cstheme="majorBidi"/>
        </w:rPr>
        <w:t>intervention</w:t>
      </w:r>
      <w:r w:rsidR="004028F1" w:rsidRPr="0039406B">
        <w:rPr>
          <w:rFonts w:cstheme="majorBidi"/>
        </w:rPr>
        <w:t>s</w:t>
      </w:r>
      <w:r w:rsidR="004B482A" w:rsidRPr="0039406B">
        <w:rPr>
          <w:rFonts w:cstheme="majorBidi"/>
        </w:rPr>
        <w:t xml:space="preserve">. </w:t>
      </w:r>
    </w:p>
    <w:p w14:paraId="6AE1F11B" w14:textId="77777777" w:rsidR="00160E4B" w:rsidRPr="0039406B" w:rsidRDefault="0094366D" w:rsidP="00160E4B">
      <w:pPr>
        <w:pStyle w:val="Heading1"/>
        <w:rPr>
          <w:rFonts w:asciiTheme="minorHAnsi" w:hAnsiTheme="minorHAnsi"/>
          <w:color w:val="4F81BD" w:themeColor="accent1"/>
          <w:sz w:val="22"/>
          <w:szCs w:val="22"/>
        </w:rPr>
      </w:pPr>
      <w:r w:rsidRPr="0039406B">
        <w:rPr>
          <w:rFonts w:asciiTheme="minorHAnsi" w:hAnsiTheme="minorHAnsi"/>
          <w:color w:val="4F81BD" w:themeColor="accent1"/>
          <w:sz w:val="22"/>
          <w:szCs w:val="22"/>
        </w:rPr>
        <w:t xml:space="preserve">2. </w:t>
      </w:r>
      <w:r w:rsidR="00AA61F1" w:rsidRPr="0039406B">
        <w:rPr>
          <w:rFonts w:asciiTheme="minorHAnsi" w:hAnsiTheme="minorHAnsi"/>
          <w:color w:val="4F81BD" w:themeColor="accent1"/>
          <w:sz w:val="22"/>
          <w:szCs w:val="22"/>
        </w:rPr>
        <w:t>Methods</w:t>
      </w:r>
    </w:p>
    <w:p w14:paraId="78EB99E8" w14:textId="77777777" w:rsidR="00160E4B" w:rsidRPr="0039406B" w:rsidRDefault="00160E4B" w:rsidP="005E4E6B">
      <w:pPr>
        <w:spacing w:line="360" w:lineRule="auto"/>
        <w:rPr>
          <w:rFonts w:cstheme="majorBidi"/>
        </w:rPr>
      </w:pPr>
      <w:r w:rsidRPr="0039406B">
        <w:rPr>
          <w:rFonts w:cstheme="majorBidi"/>
        </w:rPr>
        <w:t xml:space="preserve">A systematic review was conducted, guided by the Cochrane </w:t>
      </w:r>
      <w:r w:rsidR="006A014C" w:rsidRPr="0039406B">
        <w:rPr>
          <w:rFonts w:cstheme="majorBidi"/>
        </w:rPr>
        <w:t xml:space="preserve">Collaboration </w:t>
      </w:r>
      <w:r w:rsidR="00E62022" w:rsidRPr="0039406B">
        <w:rPr>
          <w:rFonts w:cstheme="majorBidi"/>
        </w:rPr>
        <w:t xml:space="preserve">methods to assure comprehensive search methods and systematic approaches to analysis of the review materials </w:t>
      </w:r>
      <w:r w:rsidRPr="0039406B">
        <w:rPr>
          <w:rFonts w:cstheme="majorBidi"/>
        </w:rPr>
        <w:fldChar w:fldCharType="begin"/>
      </w:r>
      <w:r w:rsidR="005E4E6B" w:rsidRPr="0039406B">
        <w:rPr>
          <w:rFonts w:cstheme="majorBidi"/>
        </w:rPr>
        <w:instrText xml:space="preserve"> ADDIN EN.CITE &lt;EndNote&gt;&lt;Cite&gt;&lt;Author&gt;Higgins&lt;/Author&gt;&lt;Year&gt;2011&lt;/Year&gt;&lt;RecNum&gt;19&lt;/RecNum&gt;&lt;DisplayText&gt;(Higgins and Green 2011)&lt;/DisplayText&gt;&lt;record&gt;&lt;rec-number&gt;19&lt;/rec-number&gt;&lt;foreign-keys&gt;&lt;key app="EN" db-id="9sdse2rs75tfpuev9aqxfd0jt9f5fatxdvvv" timestamp="1464167581"&gt;19&lt;/key&gt;&lt;/foreign-keys&gt;&lt;ref-type name="Web Page"&gt;12&lt;/ref-type&gt;&lt;contributors&gt;&lt;authors&gt;&lt;author&gt;Higgins, Julian PT&lt;/author&gt;&lt;author&gt;Green, Sally&lt;/author&gt;&lt;/authors&gt;&lt;/contributors&gt;&lt;titles&gt;&lt;title&gt;Cochrane handbook for systematic reviews of interventions&lt;/title&gt;&lt;/titles&gt;&lt;volume&gt;5.1.0 [updated March 2011]&lt;/volume&gt;&lt;dates&gt;&lt;year&gt;2011&lt;/year&gt;&lt;/dates&gt;&lt;publisher&gt;The Cochrane Collaboration&lt;/publisher&gt;&lt;urls&gt;&lt;related-urls&gt;&lt;url&gt;www.cochrane-handbook.org. &lt;/url&gt;&lt;/related-urls&gt;&lt;/urls&gt;&lt;/record&gt;&lt;/Cite&gt;&lt;/EndNote&gt;</w:instrText>
      </w:r>
      <w:r w:rsidRPr="0039406B">
        <w:rPr>
          <w:rFonts w:cstheme="majorBidi"/>
        </w:rPr>
        <w:fldChar w:fldCharType="separate"/>
      </w:r>
      <w:r w:rsidR="005E4E6B" w:rsidRPr="0039406B">
        <w:rPr>
          <w:rFonts w:cstheme="majorBidi"/>
          <w:noProof/>
        </w:rPr>
        <w:t>(Higgins and Green 2011)</w:t>
      </w:r>
      <w:r w:rsidRPr="0039406B">
        <w:rPr>
          <w:rFonts w:cstheme="majorBidi"/>
        </w:rPr>
        <w:fldChar w:fldCharType="end"/>
      </w:r>
      <w:r w:rsidR="00617BDD" w:rsidRPr="0039406B">
        <w:rPr>
          <w:rFonts w:cstheme="majorBidi"/>
        </w:rPr>
        <w:t xml:space="preserve">. </w:t>
      </w:r>
    </w:p>
    <w:p w14:paraId="017C584A" w14:textId="77777777" w:rsidR="00AA61F1" w:rsidRPr="0039406B" w:rsidRDefault="00C22887" w:rsidP="00AE3A22">
      <w:pPr>
        <w:pStyle w:val="Heading2"/>
        <w:rPr>
          <w:rFonts w:asciiTheme="minorHAnsi" w:hAnsiTheme="minorHAnsi"/>
          <w:sz w:val="22"/>
          <w:szCs w:val="22"/>
        </w:rPr>
      </w:pPr>
      <w:r w:rsidRPr="0039406B">
        <w:rPr>
          <w:rFonts w:asciiTheme="minorHAnsi" w:hAnsiTheme="minorHAnsi"/>
          <w:sz w:val="22"/>
          <w:szCs w:val="22"/>
        </w:rPr>
        <w:t>2.</w:t>
      </w:r>
      <w:r w:rsidR="00D15C73" w:rsidRPr="0039406B">
        <w:rPr>
          <w:rFonts w:asciiTheme="minorHAnsi" w:hAnsiTheme="minorHAnsi"/>
          <w:sz w:val="22"/>
          <w:szCs w:val="22"/>
        </w:rPr>
        <w:t>1</w:t>
      </w:r>
      <w:r w:rsidRPr="0039406B">
        <w:rPr>
          <w:rFonts w:asciiTheme="minorHAnsi" w:hAnsiTheme="minorHAnsi"/>
          <w:sz w:val="22"/>
          <w:szCs w:val="22"/>
        </w:rPr>
        <w:t xml:space="preserve"> </w:t>
      </w:r>
      <w:r w:rsidR="004028F1" w:rsidRPr="0039406B">
        <w:rPr>
          <w:rFonts w:asciiTheme="minorHAnsi" w:hAnsiTheme="minorHAnsi"/>
          <w:sz w:val="22"/>
          <w:szCs w:val="22"/>
        </w:rPr>
        <w:t>Search strategy</w:t>
      </w:r>
    </w:p>
    <w:p w14:paraId="1A53BDDE" w14:textId="65AE4AE5" w:rsidR="005A51BA" w:rsidRPr="0039406B" w:rsidRDefault="00160E4B" w:rsidP="005A51BA">
      <w:pPr>
        <w:spacing w:line="360" w:lineRule="auto"/>
        <w:rPr>
          <w:rFonts w:eastAsia="Times New Roman" w:cs="Times New Roman"/>
          <w:lang w:val="en-US" w:eastAsia="sv-SE"/>
        </w:rPr>
      </w:pPr>
      <w:r w:rsidRPr="0039406B">
        <w:rPr>
          <w:rFonts w:cstheme="majorBidi"/>
        </w:rPr>
        <w:t>A systematic</w:t>
      </w:r>
      <w:r w:rsidR="00E96C68">
        <w:rPr>
          <w:rFonts w:cstheme="majorBidi"/>
        </w:rPr>
        <w:t xml:space="preserve"> search</w:t>
      </w:r>
      <w:r w:rsidR="001A344D" w:rsidRPr="0039406B">
        <w:rPr>
          <w:rFonts w:cstheme="majorBidi"/>
        </w:rPr>
        <w:t xml:space="preserve"> </w:t>
      </w:r>
      <w:r w:rsidR="005A51BA" w:rsidRPr="0039406B">
        <w:rPr>
          <w:rFonts w:cstheme="majorBidi"/>
        </w:rPr>
        <w:t xml:space="preserve">for primary research evaluating compassionate care interventions was undertaken on </w:t>
      </w:r>
      <w:r w:rsidRPr="0039406B">
        <w:rPr>
          <w:rFonts w:cstheme="majorBidi"/>
        </w:rPr>
        <w:t>three</w:t>
      </w:r>
      <w:r w:rsidR="00C22887" w:rsidRPr="0039406B">
        <w:rPr>
          <w:rFonts w:cstheme="majorBidi"/>
        </w:rPr>
        <w:t xml:space="preserve"> databases </w:t>
      </w:r>
      <w:r w:rsidR="0094366D" w:rsidRPr="0039406B">
        <w:rPr>
          <w:rFonts w:cstheme="majorBidi"/>
        </w:rPr>
        <w:t xml:space="preserve">CINAHL, Medline and </w:t>
      </w:r>
      <w:r w:rsidR="001A344D" w:rsidRPr="0039406B">
        <w:rPr>
          <w:rFonts w:cstheme="majorBidi"/>
        </w:rPr>
        <w:t xml:space="preserve">the </w:t>
      </w:r>
      <w:r w:rsidR="0094366D" w:rsidRPr="0039406B">
        <w:rPr>
          <w:rFonts w:cstheme="majorBidi"/>
        </w:rPr>
        <w:t xml:space="preserve">Cochrane </w:t>
      </w:r>
      <w:r w:rsidR="001A344D" w:rsidRPr="0039406B">
        <w:rPr>
          <w:rFonts w:cstheme="majorBidi"/>
        </w:rPr>
        <w:t xml:space="preserve">Library </w:t>
      </w:r>
      <w:r w:rsidR="005A51BA" w:rsidRPr="0039406B">
        <w:rPr>
          <w:rFonts w:cstheme="majorBidi"/>
        </w:rPr>
        <w:t xml:space="preserve">(including the Cochrane Database of Systematic Reviews, Database of Abstracts of Reviews of Effectiveness, CENTRAL register of controlled trials, Health Technology Assessment Database and Economic Evaluations Database) </w:t>
      </w:r>
      <w:r w:rsidR="004B6E69" w:rsidRPr="0039406B">
        <w:rPr>
          <w:rFonts w:cstheme="majorBidi"/>
        </w:rPr>
        <w:t>in</w:t>
      </w:r>
      <w:r w:rsidR="00FF2497" w:rsidRPr="0039406B">
        <w:rPr>
          <w:rFonts w:cstheme="majorBidi"/>
        </w:rPr>
        <w:t xml:space="preserve"> </w:t>
      </w:r>
      <w:r w:rsidR="001A344D" w:rsidRPr="0039406B">
        <w:rPr>
          <w:rFonts w:cstheme="majorBidi"/>
        </w:rPr>
        <w:t>June 2015</w:t>
      </w:r>
      <w:r w:rsidR="0094366D" w:rsidRPr="0039406B">
        <w:rPr>
          <w:rFonts w:cstheme="majorBidi"/>
        </w:rPr>
        <w:t>.</w:t>
      </w:r>
      <w:r w:rsidR="0094366D" w:rsidRPr="0039406B">
        <w:rPr>
          <w:rFonts w:eastAsia="Times New Roman" w:cs="Times New Roman"/>
          <w:lang w:val="en-US" w:eastAsia="sv-SE"/>
        </w:rPr>
        <w:t xml:space="preserve"> </w:t>
      </w:r>
      <w:r w:rsidR="003A146B" w:rsidRPr="0039406B">
        <w:rPr>
          <w:rFonts w:eastAsia="Times New Roman" w:cs="Times New Roman"/>
          <w:lang w:val="en-US" w:eastAsia="sv-SE"/>
        </w:rPr>
        <w:t>No date limits were applied to searches conducted.</w:t>
      </w:r>
    </w:p>
    <w:p w14:paraId="19A79CDB" w14:textId="5A1127FC" w:rsidR="005A51BA" w:rsidRPr="0039406B" w:rsidRDefault="005A51BA" w:rsidP="000F5A5F">
      <w:pPr>
        <w:spacing w:line="360" w:lineRule="auto"/>
        <w:rPr>
          <w:rFonts w:cstheme="majorBidi"/>
        </w:rPr>
      </w:pPr>
      <w:r w:rsidRPr="0039406B">
        <w:rPr>
          <w:rFonts w:cstheme="majorBidi"/>
        </w:rPr>
        <w:t>Terminology in relation to compassionate care is problematic and as noted above, there is no one agreed definition of compassionate care</w:t>
      </w:r>
      <w:r w:rsidR="000F5A5F" w:rsidRPr="0039406B">
        <w:rPr>
          <w:rFonts w:cstheme="majorBidi"/>
        </w:rPr>
        <w:t>.</w:t>
      </w:r>
      <w:r w:rsidRPr="0039406B">
        <w:rPr>
          <w:rFonts w:cstheme="majorBidi"/>
        </w:rPr>
        <w:t xml:space="preserve"> </w:t>
      </w:r>
      <w:r w:rsidR="000F5A5F" w:rsidRPr="0039406B">
        <w:rPr>
          <w:rFonts w:cstheme="majorBidi"/>
        </w:rPr>
        <w:t>Instead,</w:t>
      </w:r>
      <w:r w:rsidR="00C022E4">
        <w:rPr>
          <w:rFonts w:cstheme="majorBidi"/>
        </w:rPr>
        <w:t xml:space="preserve"> a number </w:t>
      </w:r>
      <w:r w:rsidR="00895896" w:rsidRPr="0039406B">
        <w:rPr>
          <w:rFonts w:cstheme="majorBidi"/>
        </w:rPr>
        <w:t>of terms</w:t>
      </w:r>
      <w:r w:rsidRPr="0039406B">
        <w:rPr>
          <w:rFonts w:cstheme="majorBidi"/>
        </w:rPr>
        <w:t xml:space="preserve"> </w:t>
      </w:r>
      <w:r w:rsidR="000F5A5F" w:rsidRPr="0039406B">
        <w:rPr>
          <w:rFonts w:cstheme="majorBidi"/>
        </w:rPr>
        <w:t xml:space="preserve">are </w:t>
      </w:r>
      <w:r w:rsidRPr="0039406B">
        <w:rPr>
          <w:rFonts w:cstheme="majorBidi"/>
        </w:rPr>
        <w:t>used interchangeably</w:t>
      </w:r>
      <w:r w:rsidR="000F5A5F" w:rsidRPr="0039406B">
        <w:rPr>
          <w:rFonts w:cstheme="majorBidi"/>
        </w:rPr>
        <w:t xml:space="preserve"> and</w:t>
      </w:r>
      <w:r w:rsidR="00CE43A8" w:rsidRPr="0039406B">
        <w:rPr>
          <w:rFonts w:cstheme="majorBidi"/>
        </w:rPr>
        <w:t xml:space="preserve"> </w:t>
      </w:r>
      <w:r w:rsidRPr="0039406B">
        <w:rPr>
          <w:rFonts w:cstheme="majorBidi"/>
        </w:rPr>
        <w:t xml:space="preserve">inconsistently across the health care literature. </w:t>
      </w:r>
      <w:r w:rsidR="00113BBE" w:rsidRPr="0039406B">
        <w:rPr>
          <w:rFonts w:cstheme="majorBidi"/>
        </w:rPr>
        <w:t>A</w:t>
      </w:r>
      <w:r w:rsidRPr="0039406B">
        <w:rPr>
          <w:rFonts w:cstheme="majorBidi"/>
        </w:rPr>
        <w:t xml:space="preserve"> broad and inclusive approach </w:t>
      </w:r>
      <w:r w:rsidR="00113BBE" w:rsidRPr="0039406B">
        <w:rPr>
          <w:rFonts w:cstheme="majorBidi"/>
        </w:rPr>
        <w:t>was therefore used in preliminary searches</w:t>
      </w:r>
      <w:r w:rsidRPr="0039406B">
        <w:rPr>
          <w:rFonts w:cstheme="majorBidi"/>
        </w:rPr>
        <w:t xml:space="preserve"> to scope and map the field. As many terms relating to compassionate care were identified and used as possible, but with a focus on identifying studies that reflected </w:t>
      </w:r>
      <w:r w:rsidR="00113BBE" w:rsidRPr="0039406B">
        <w:rPr>
          <w:rFonts w:cstheme="majorBidi"/>
        </w:rPr>
        <w:t>one or more of the key components</w:t>
      </w:r>
      <w:r w:rsidRPr="0039406B">
        <w:rPr>
          <w:rFonts w:cstheme="majorBidi"/>
        </w:rPr>
        <w:t xml:space="preserve"> of compassionate care outlined above. Through this mapping, relevant </w:t>
      </w:r>
      <w:r w:rsidRPr="0039406B">
        <w:rPr>
          <w:rFonts w:eastAsia="Times New Roman" w:cs="Times New Roman"/>
          <w:lang w:val="en-US" w:eastAsia="sv-SE"/>
        </w:rPr>
        <w:t xml:space="preserve">keywords were </w:t>
      </w:r>
      <w:r w:rsidRPr="0039406B">
        <w:rPr>
          <w:rFonts w:cstheme="majorBidi"/>
        </w:rPr>
        <w:t xml:space="preserve">identified </w:t>
      </w:r>
      <w:r w:rsidR="000F5A5F" w:rsidRPr="0039406B">
        <w:rPr>
          <w:rFonts w:cstheme="majorBidi"/>
        </w:rPr>
        <w:t xml:space="preserve">(e.g. </w:t>
      </w:r>
      <w:r w:rsidRPr="0039406B">
        <w:rPr>
          <w:rFonts w:cstheme="majorBidi"/>
        </w:rPr>
        <w:t xml:space="preserve"> Professional-Patients relations, Dignity, Person-centred care, Relationship centred care, Empathy, Compassion, Caring, and Emotional Intelligence</w:t>
      </w:r>
      <w:r w:rsidR="000F5A5F" w:rsidRPr="0039406B">
        <w:rPr>
          <w:rFonts w:cstheme="majorBidi"/>
        </w:rPr>
        <w:t>)</w:t>
      </w:r>
      <w:r w:rsidRPr="0039406B">
        <w:rPr>
          <w:rFonts w:cstheme="majorBidi"/>
        </w:rPr>
        <w:t xml:space="preserve">. </w:t>
      </w:r>
      <w:r w:rsidR="00B7445D" w:rsidRPr="0039406B">
        <w:rPr>
          <w:rFonts w:eastAsia="Times New Roman" w:cs="Times New Roman"/>
          <w:lang w:val="en-US" w:eastAsia="sv-SE"/>
        </w:rPr>
        <w:t xml:space="preserve">Key words </w:t>
      </w:r>
      <w:r w:rsidR="00B7445D" w:rsidRPr="0039406B">
        <w:rPr>
          <w:rFonts w:cstheme="majorBidi"/>
        </w:rPr>
        <w:t xml:space="preserve">identified </w:t>
      </w:r>
      <w:r w:rsidR="004B6E69" w:rsidRPr="0039406B">
        <w:rPr>
          <w:rFonts w:cstheme="majorBidi"/>
        </w:rPr>
        <w:t>through the preliminary mapping exercise</w:t>
      </w:r>
      <w:r w:rsidR="00B7445D" w:rsidRPr="0039406B">
        <w:rPr>
          <w:rFonts w:cstheme="majorBidi"/>
        </w:rPr>
        <w:t xml:space="preserve"> were used</w:t>
      </w:r>
      <w:r w:rsidR="004B6E69" w:rsidRPr="0039406B">
        <w:rPr>
          <w:rFonts w:cstheme="majorBidi"/>
        </w:rPr>
        <w:t xml:space="preserve"> </w:t>
      </w:r>
      <w:r w:rsidRPr="0039406B">
        <w:rPr>
          <w:rFonts w:cstheme="majorBidi"/>
        </w:rPr>
        <w:t xml:space="preserve">in final searches. </w:t>
      </w:r>
      <w:r w:rsidR="00D15C73" w:rsidRPr="0039406B">
        <w:rPr>
          <w:rFonts w:eastAsia="Times New Roman" w:cs="Times New Roman"/>
          <w:lang w:val="en-US" w:eastAsia="sv-SE"/>
        </w:rPr>
        <w:t>Terms related to compassion were combined (AND) with terms related to relevant methods and occupational groups</w:t>
      </w:r>
      <w:r w:rsidR="0095703F" w:rsidRPr="0039406B">
        <w:rPr>
          <w:rFonts w:eastAsia="Times New Roman" w:cs="Times New Roman"/>
          <w:lang w:val="en-US" w:eastAsia="sv-SE"/>
        </w:rPr>
        <w:t xml:space="preserve">. </w:t>
      </w:r>
      <w:r w:rsidR="00D15C73" w:rsidRPr="0039406B">
        <w:rPr>
          <w:rFonts w:eastAsia="Times New Roman" w:cs="Times New Roman"/>
          <w:lang w:val="en-US" w:eastAsia="sv-SE"/>
        </w:rPr>
        <w:t xml:space="preserve"> Relevant index terms were included, which vari</w:t>
      </w:r>
      <w:r w:rsidR="00045021" w:rsidRPr="0039406B">
        <w:rPr>
          <w:rFonts w:eastAsia="Times New Roman" w:cs="Times New Roman"/>
          <w:lang w:val="en-US" w:eastAsia="sv-SE"/>
        </w:rPr>
        <w:t>ed across databases (see T</w:t>
      </w:r>
      <w:r w:rsidR="00FE6CF3" w:rsidRPr="0039406B">
        <w:rPr>
          <w:rFonts w:eastAsia="Times New Roman" w:cs="Times New Roman"/>
          <w:lang w:val="en-US" w:eastAsia="sv-SE"/>
        </w:rPr>
        <w:t>able 1</w:t>
      </w:r>
      <w:r w:rsidR="00D15C73" w:rsidRPr="0039406B">
        <w:rPr>
          <w:rFonts w:eastAsia="Times New Roman" w:cs="Times New Roman"/>
          <w:lang w:val="en-US" w:eastAsia="sv-SE"/>
        </w:rPr>
        <w:t xml:space="preserve"> for Medline and CINAHL searches). </w:t>
      </w:r>
      <w:r w:rsidRPr="0039406B">
        <w:rPr>
          <w:rFonts w:cstheme="majorBidi"/>
        </w:rPr>
        <w:t>While no additional searches for unpublished (so called ‘grey’) literature were conducted</w:t>
      </w:r>
      <w:r w:rsidR="000F5A5F" w:rsidRPr="0039406B">
        <w:rPr>
          <w:rFonts w:cstheme="majorBidi"/>
        </w:rPr>
        <w:t>,</w:t>
      </w:r>
      <w:r w:rsidRPr="0039406B">
        <w:rPr>
          <w:rFonts w:cstheme="majorBidi"/>
        </w:rPr>
        <w:t xml:space="preserve"> the sources used do </w:t>
      </w:r>
      <w:r w:rsidR="007F24BE" w:rsidRPr="0039406B">
        <w:rPr>
          <w:rFonts w:cstheme="majorBidi"/>
        </w:rPr>
        <w:t xml:space="preserve">index </w:t>
      </w:r>
      <w:r w:rsidRPr="0039406B">
        <w:rPr>
          <w:rFonts w:cstheme="majorBidi"/>
        </w:rPr>
        <w:t>PhD theses (CINAHL) and some conference abstracts</w:t>
      </w:r>
      <w:r w:rsidR="007F24BE" w:rsidRPr="0039406B">
        <w:rPr>
          <w:rFonts w:cstheme="majorBidi"/>
        </w:rPr>
        <w:t xml:space="preserve"> (CIHAHL, Cochrane Library)</w:t>
      </w:r>
      <w:r w:rsidRPr="0039406B">
        <w:rPr>
          <w:rFonts w:cstheme="majorBidi"/>
        </w:rPr>
        <w:t xml:space="preserve">. </w:t>
      </w:r>
      <w:r w:rsidR="00D15C73" w:rsidRPr="0039406B">
        <w:rPr>
          <w:rFonts w:cstheme="majorBidi"/>
        </w:rPr>
        <w:t xml:space="preserve">Searches were limited to </w:t>
      </w:r>
      <w:r w:rsidR="000F5A5F" w:rsidRPr="0039406B">
        <w:rPr>
          <w:rFonts w:cstheme="majorBidi"/>
        </w:rPr>
        <w:t xml:space="preserve">the </w:t>
      </w:r>
      <w:r w:rsidR="00D15C73" w:rsidRPr="0039406B">
        <w:rPr>
          <w:rFonts w:cstheme="majorBidi"/>
        </w:rPr>
        <w:t>English language.</w:t>
      </w:r>
    </w:p>
    <w:p w14:paraId="4E394D2B" w14:textId="77777777" w:rsidR="00045021" w:rsidRPr="0039406B" w:rsidRDefault="00045021" w:rsidP="000F5A5F">
      <w:pPr>
        <w:spacing w:line="360" w:lineRule="auto"/>
        <w:rPr>
          <w:rFonts w:cstheme="majorBidi"/>
        </w:rPr>
      </w:pPr>
      <w:r w:rsidRPr="0039406B">
        <w:rPr>
          <w:rFonts w:cstheme="majorBidi"/>
        </w:rPr>
        <w:t>---Please insert Table 1 about here---</w:t>
      </w:r>
    </w:p>
    <w:p w14:paraId="07525762" w14:textId="77777777" w:rsidR="000F5A5F" w:rsidRPr="0039406B" w:rsidRDefault="004B2CF7" w:rsidP="00045021">
      <w:pPr>
        <w:pStyle w:val="Heading2"/>
        <w:rPr>
          <w:rFonts w:asciiTheme="minorHAnsi" w:hAnsiTheme="minorHAnsi"/>
          <w:sz w:val="22"/>
          <w:szCs w:val="22"/>
        </w:rPr>
      </w:pPr>
      <w:r w:rsidRPr="0039406B">
        <w:rPr>
          <w:rFonts w:asciiTheme="minorHAnsi" w:hAnsiTheme="minorHAnsi"/>
          <w:sz w:val="22"/>
          <w:szCs w:val="22"/>
        </w:rPr>
        <w:lastRenderedPageBreak/>
        <w:t xml:space="preserve">2.2 </w:t>
      </w:r>
      <w:r w:rsidR="00AA61F1" w:rsidRPr="0039406B">
        <w:rPr>
          <w:rFonts w:asciiTheme="minorHAnsi" w:hAnsiTheme="minorHAnsi"/>
          <w:sz w:val="22"/>
          <w:szCs w:val="22"/>
        </w:rPr>
        <w:t>Selection</w:t>
      </w:r>
    </w:p>
    <w:p w14:paraId="7CEF03D8" w14:textId="70615802" w:rsidR="00B10893" w:rsidRPr="0039406B" w:rsidRDefault="00777732" w:rsidP="009B461F">
      <w:pPr>
        <w:spacing w:line="360" w:lineRule="auto"/>
      </w:pPr>
      <w:r>
        <w:rPr>
          <w:rFonts w:cstheme="majorBidi"/>
        </w:rPr>
        <w:t xml:space="preserve">An adapted </w:t>
      </w:r>
      <w:r w:rsidR="001E7D6A" w:rsidRPr="0039406B">
        <w:rPr>
          <w:rFonts w:cstheme="majorBidi"/>
        </w:rPr>
        <w:t>PICO framework was used to guide study selection</w:t>
      </w:r>
      <w:r w:rsidR="009B461F">
        <w:rPr>
          <w:rFonts w:cstheme="majorBidi"/>
        </w:rPr>
        <w:t xml:space="preserve"> </w:t>
      </w:r>
      <w:r w:rsidR="009B461F">
        <w:rPr>
          <w:rFonts w:cstheme="majorBidi"/>
        </w:rPr>
        <w:fldChar w:fldCharType="begin"/>
      </w:r>
      <w:r w:rsidR="009B461F">
        <w:rPr>
          <w:rFonts w:cstheme="majorBidi"/>
        </w:rPr>
        <w:instrText xml:space="preserve"> ADDIN EN.CITE &lt;EndNote&gt;&lt;Cite&gt;&lt;Author&gt;Sackett&lt;/Author&gt;&lt;Year&gt;1997&lt;/Year&gt;&lt;RecNum&gt;54&lt;/RecNum&gt;&lt;DisplayText&gt;(Sackett et al. 1997)&lt;/DisplayText&gt;&lt;record&gt;&lt;rec-number&gt;54&lt;/rec-number&gt;&lt;foreign-keys&gt;&lt;key app="EN" db-id="9sdse2rs75tfpuev9aqxfd0jt9f5fatxdvvv" timestamp="1464176857"&gt;54&lt;/key&gt;&lt;/foreign-keys&gt;&lt;ref-type name="Book"&gt;6&lt;/ref-type&gt;&lt;contributors&gt;&lt;authors&gt;&lt;author&gt;Sackett, D.L. &lt;/author&gt;&lt;author&gt;Richardson, W.S. &lt;/author&gt;&lt;author&gt;Rosenberg, W. &lt;/author&gt;&lt;author&gt;Haynes, R.B.&lt;/author&gt;&lt;/authors&gt;&lt;/contributors&gt;&lt;titles&gt;&lt;title&gt;Evidence-based medicine: How to practice and teach EBM&lt;/title&gt;&lt;/titles&gt;&lt;dates&gt;&lt;year&gt;1997&lt;/year&gt;&lt;/dates&gt;&lt;pub-location&gt;New York&lt;/pub-location&gt;&lt;publisher&gt;Churchill Livingstone&lt;/publisher&gt;&lt;urls&gt;&lt;/urls&gt;&lt;/record&gt;&lt;/Cite&gt;&lt;/EndNote&gt;</w:instrText>
      </w:r>
      <w:r w:rsidR="009B461F">
        <w:rPr>
          <w:rFonts w:cstheme="majorBidi"/>
        </w:rPr>
        <w:fldChar w:fldCharType="separate"/>
      </w:r>
      <w:r w:rsidR="009B461F">
        <w:rPr>
          <w:rFonts w:cstheme="majorBidi"/>
          <w:noProof/>
        </w:rPr>
        <w:t>(Sackett et al. 1997)</w:t>
      </w:r>
      <w:r w:rsidR="009B461F">
        <w:rPr>
          <w:rFonts w:cstheme="majorBidi"/>
        </w:rPr>
        <w:fldChar w:fldCharType="end"/>
      </w:r>
      <w:r w:rsidR="001E7D6A" w:rsidRPr="0039406B">
        <w:rPr>
          <w:rFonts w:cstheme="majorBidi"/>
        </w:rPr>
        <w:t xml:space="preserve">.  </w:t>
      </w:r>
      <w:r w:rsidR="00D15C73" w:rsidRPr="0039406B">
        <w:rPr>
          <w:rFonts w:eastAsia="Times New Roman" w:cs="Times New Roman"/>
          <w:lang w:val="en-US" w:eastAsia="sv-SE"/>
        </w:rPr>
        <w:t>We included p</w:t>
      </w:r>
      <w:r w:rsidR="001A344D" w:rsidRPr="0039406B">
        <w:rPr>
          <w:rFonts w:eastAsia="Times New Roman" w:cs="Times New Roman"/>
          <w:lang w:val="en-US" w:eastAsia="sv-SE"/>
        </w:rPr>
        <w:t>rimary research studies comparing the outcomes of an intervention</w:t>
      </w:r>
      <w:r w:rsidR="00DD548D" w:rsidRPr="0039406B">
        <w:rPr>
          <w:rFonts w:eastAsia="Times New Roman" w:cs="Times New Roman"/>
          <w:lang w:val="en-US" w:eastAsia="sv-SE"/>
        </w:rPr>
        <w:t xml:space="preserve"> designed</w:t>
      </w:r>
      <w:r w:rsidR="001A344D" w:rsidRPr="0039406B">
        <w:rPr>
          <w:rFonts w:eastAsia="Times New Roman" w:cs="Times New Roman"/>
          <w:lang w:val="en-US" w:eastAsia="sv-SE"/>
        </w:rPr>
        <w:t xml:space="preserve"> to </w:t>
      </w:r>
      <w:r w:rsidR="00DD548D" w:rsidRPr="0039406B">
        <w:rPr>
          <w:rFonts w:eastAsia="Times New Roman" w:cs="Times New Roman"/>
          <w:lang w:val="en-US" w:eastAsia="sv-SE"/>
        </w:rPr>
        <w:t xml:space="preserve">enhance </w:t>
      </w:r>
      <w:r w:rsidR="001A344D" w:rsidRPr="0039406B">
        <w:rPr>
          <w:rFonts w:eastAsia="Times New Roman" w:cs="Times New Roman"/>
          <w:lang w:val="en-US" w:eastAsia="sv-SE"/>
        </w:rPr>
        <w:t xml:space="preserve">compassionate </w:t>
      </w:r>
      <w:r w:rsidR="00AE3ABD" w:rsidRPr="0039406B">
        <w:rPr>
          <w:rFonts w:eastAsia="Times New Roman" w:cs="Times New Roman"/>
          <w:lang w:val="en-US" w:eastAsia="sv-SE"/>
        </w:rPr>
        <w:t xml:space="preserve">nursing </w:t>
      </w:r>
      <w:r w:rsidR="001A344D" w:rsidRPr="0039406B">
        <w:rPr>
          <w:rFonts w:eastAsia="Times New Roman" w:cs="Times New Roman"/>
          <w:lang w:val="en-US" w:eastAsia="sv-SE"/>
        </w:rPr>
        <w:t xml:space="preserve">care </w:t>
      </w:r>
      <w:r w:rsidR="001E7D6A" w:rsidRPr="0039406B">
        <w:rPr>
          <w:rFonts w:eastAsia="Times New Roman" w:cs="Times New Roman"/>
          <w:lang w:val="en-US" w:eastAsia="sv-SE"/>
        </w:rPr>
        <w:t xml:space="preserve">(in any setting to any client group) </w:t>
      </w:r>
      <w:r w:rsidR="001A344D" w:rsidRPr="0039406B">
        <w:rPr>
          <w:rFonts w:eastAsia="Times New Roman" w:cs="Times New Roman"/>
          <w:lang w:val="en-US" w:eastAsia="sv-SE"/>
        </w:rPr>
        <w:t>with</w:t>
      </w:r>
      <w:r w:rsidR="00DD548D" w:rsidRPr="0039406B">
        <w:rPr>
          <w:rFonts w:eastAsia="Times New Roman" w:cs="Times New Roman"/>
          <w:lang w:val="en-US" w:eastAsia="sv-SE"/>
        </w:rPr>
        <w:t xml:space="preserve"> those of</w:t>
      </w:r>
      <w:r w:rsidR="00CE43A8" w:rsidRPr="0039406B">
        <w:rPr>
          <w:rFonts w:eastAsia="Times New Roman" w:cs="Times New Roman"/>
          <w:lang w:val="en-US" w:eastAsia="sv-SE"/>
        </w:rPr>
        <w:t xml:space="preserve"> </w:t>
      </w:r>
      <w:r w:rsidR="001A344D" w:rsidRPr="0039406B">
        <w:rPr>
          <w:rFonts w:eastAsia="Times New Roman" w:cs="Times New Roman"/>
          <w:lang w:val="en-US" w:eastAsia="sv-SE"/>
        </w:rPr>
        <w:t xml:space="preserve">a control condition. Eligible designs were </w:t>
      </w:r>
      <w:r w:rsidR="001A344D" w:rsidRPr="0039406B">
        <w:t xml:space="preserve">randomised controlled trials (including cluster randomised trials) or other quasi-random studies, </w:t>
      </w:r>
      <w:r w:rsidR="00D15C73" w:rsidRPr="0039406B">
        <w:t>interrupted time series and</w:t>
      </w:r>
      <w:r w:rsidR="001A344D" w:rsidRPr="0039406B">
        <w:t xml:space="preserve"> before and after studies</w:t>
      </w:r>
      <w:r w:rsidR="00D15C73" w:rsidRPr="0039406B">
        <w:t xml:space="preserve"> (controlled or uncontrolled)</w:t>
      </w:r>
      <w:r w:rsidR="001A344D" w:rsidRPr="0039406B">
        <w:t xml:space="preserve">. </w:t>
      </w:r>
      <w:r w:rsidR="00D15C73" w:rsidRPr="0039406B">
        <w:rPr>
          <w:rFonts w:eastAsia="Times New Roman" w:cs="Times New Roman"/>
          <w:lang w:val="en-US" w:eastAsia="sv-SE"/>
        </w:rPr>
        <w:t xml:space="preserve">Studies </w:t>
      </w:r>
      <w:r w:rsidR="00B10893" w:rsidRPr="0039406B">
        <w:rPr>
          <w:rFonts w:eastAsia="Times New Roman" w:cs="Times New Roman"/>
          <w:lang w:val="en-US" w:eastAsia="sv-SE"/>
        </w:rPr>
        <w:t xml:space="preserve">were excluded if they were </w:t>
      </w:r>
      <w:r w:rsidR="00B10893" w:rsidRPr="0039406B">
        <w:t>focus</w:t>
      </w:r>
      <w:r w:rsidR="001A344D" w:rsidRPr="0039406B">
        <w:t>ed</w:t>
      </w:r>
      <w:r w:rsidR="00B10893" w:rsidRPr="0039406B">
        <w:t xml:space="preserve"> exclusively on students, </w:t>
      </w:r>
      <w:r w:rsidR="00AE3ABD" w:rsidRPr="0039406B">
        <w:t xml:space="preserve">or </w:t>
      </w:r>
      <w:r w:rsidR="00B10893" w:rsidRPr="0039406B">
        <w:t xml:space="preserve">if interventions </w:t>
      </w:r>
      <w:r w:rsidR="001A344D" w:rsidRPr="0039406B">
        <w:t xml:space="preserve">were </w:t>
      </w:r>
      <w:r w:rsidR="00B10893" w:rsidRPr="0039406B">
        <w:t xml:space="preserve">not directed at </w:t>
      </w:r>
      <w:r w:rsidR="001E7D6A" w:rsidRPr="0039406B">
        <w:t xml:space="preserve">changing </w:t>
      </w:r>
      <w:r w:rsidR="00B10893" w:rsidRPr="0039406B">
        <w:t>nursing staff</w:t>
      </w:r>
      <w:r w:rsidR="001E7D6A" w:rsidRPr="0039406B">
        <w:t xml:space="preserve"> behaviour</w:t>
      </w:r>
      <w:r w:rsidR="00B10893" w:rsidRPr="0039406B">
        <w:rPr>
          <w:rFonts w:eastAsia="Times New Roman" w:cs="Times New Roman"/>
          <w:lang w:val="en-US" w:eastAsia="sv-SE"/>
        </w:rPr>
        <w:t xml:space="preserve">. </w:t>
      </w:r>
    </w:p>
    <w:p w14:paraId="78736CFA" w14:textId="2BFB5271" w:rsidR="00AE3ABD" w:rsidRPr="0039406B" w:rsidRDefault="0039406B" w:rsidP="00582CB0">
      <w:pPr>
        <w:spacing w:line="360" w:lineRule="auto"/>
        <w:jc w:val="both"/>
      </w:pPr>
      <w:r>
        <w:t>The</w:t>
      </w:r>
      <w:r w:rsidR="00365A3E" w:rsidRPr="0039406B">
        <w:t xml:space="preserve"> lack of </w:t>
      </w:r>
      <w:r w:rsidR="00EA055E">
        <w:t xml:space="preserve">conceptual clarity about </w:t>
      </w:r>
      <w:r>
        <w:t>compassion in the literature</w:t>
      </w:r>
      <w:r w:rsidR="00365A3E" w:rsidRPr="0039406B">
        <w:t xml:space="preserve"> </w:t>
      </w:r>
      <w:r>
        <w:t>necessitated an inclusive approach to studies that were not necessarily labelled as</w:t>
      </w:r>
      <w:r w:rsidR="0080418D">
        <w:t xml:space="preserve"> addressing</w:t>
      </w:r>
      <w:r>
        <w:t xml:space="preserve"> “compassion”.  </w:t>
      </w:r>
      <w:r w:rsidR="00997F23">
        <w:rPr>
          <w:rFonts w:cstheme="majorBidi"/>
        </w:rPr>
        <w:t xml:space="preserve">We developed selection criteria </w:t>
      </w:r>
      <w:r w:rsidR="00997F23">
        <w:t>b</w:t>
      </w:r>
      <w:r w:rsidR="00777732">
        <w:t xml:space="preserve">ased on the four elements of the compassion narrative described above </w:t>
      </w:r>
      <w:r w:rsidR="00777732">
        <w:rPr>
          <w:rFonts w:cstheme="majorBidi"/>
        </w:rPr>
        <w:t>(</w:t>
      </w:r>
      <w:r w:rsidR="00777732" w:rsidRPr="0039406B">
        <w:rPr>
          <w:rFonts w:cstheme="majorBidi"/>
          <w:i/>
          <w:iCs/>
        </w:rPr>
        <w:t>moral attributes</w:t>
      </w:r>
      <w:r w:rsidR="00777732" w:rsidRPr="0039406B">
        <w:rPr>
          <w:rFonts w:cstheme="majorBidi"/>
        </w:rPr>
        <w:t xml:space="preserve"> of a ‘compassionate’ nurse</w:t>
      </w:r>
      <w:r w:rsidR="00777732">
        <w:rPr>
          <w:rFonts w:cstheme="majorBidi"/>
        </w:rPr>
        <w:t xml:space="preserve"> including empathy, nurses’ </w:t>
      </w:r>
      <w:r w:rsidR="00777732" w:rsidRPr="0039406B">
        <w:rPr>
          <w:rFonts w:cstheme="majorBidi"/>
          <w:i/>
          <w:iCs/>
        </w:rPr>
        <w:t>situational awareness</w:t>
      </w:r>
      <w:r w:rsidR="00777732">
        <w:rPr>
          <w:rFonts w:cstheme="majorBidi"/>
          <w:i/>
          <w:iCs/>
        </w:rPr>
        <w:t xml:space="preserve"> of vulnerability and suffering, </w:t>
      </w:r>
      <w:r w:rsidR="00777732">
        <w:rPr>
          <w:rFonts w:cstheme="majorBidi"/>
          <w:iCs/>
        </w:rPr>
        <w:t xml:space="preserve">nurses’ </w:t>
      </w:r>
      <w:r w:rsidR="00777732" w:rsidRPr="0039406B">
        <w:rPr>
          <w:rFonts w:cstheme="majorBidi"/>
          <w:i/>
          <w:iCs/>
        </w:rPr>
        <w:t>responsive action</w:t>
      </w:r>
      <w:r w:rsidR="00777732" w:rsidRPr="0039406B">
        <w:rPr>
          <w:rFonts w:cstheme="majorBidi"/>
        </w:rPr>
        <w:t xml:space="preserve"> </w:t>
      </w:r>
      <w:r w:rsidR="00777732">
        <w:rPr>
          <w:rFonts w:cstheme="majorBidi"/>
        </w:rPr>
        <w:t>aimed</w:t>
      </w:r>
      <w:r w:rsidR="00777732" w:rsidRPr="0039406B">
        <w:rPr>
          <w:rFonts w:cstheme="majorBidi"/>
        </w:rPr>
        <w:t xml:space="preserve"> at relieving suffering and ensuring dignity, and </w:t>
      </w:r>
      <w:r w:rsidR="00777732">
        <w:rPr>
          <w:rFonts w:cstheme="majorBidi"/>
        </w:rPr>
        <w:t>nurses’</w:t>
      </w:r>
      <w:r w:rsidR="00777732" w:rsidRPr="0039406B">
        <w:rPr>
          <w:rFonts w:cstheme="majorBidi"/>
        </w:rPr>
        <w:t xml:space="preserve"> </w:t>
      </w:r>
      <w:r w:rsidR="00777732" w:rsidRPr="0039406B">
        <w:rPr>
          <w:rFonts w:cstheme="majorBidi"/>
          <w:i/>
          <w:iCs/>
        </w:rPr>
        <w:t xml:space="preserve">relational </w:t>
      </w:r>
      <w:r w:rsidR="00777732" w:rsidRPr="00582CB0">
        <w:rPr>
          <w:rFonts w:cstheme="majorBidi"/>
          <w:iCs/>
        </w:rPr>
        <w:t>capacity</w:t>
      </w:r>
      <w:r w:rsidR="00997F23">
        <w:rPr>
          <w:rFonts w:cstheme="majorBidi"/>
        </w:rPr>
        <w:t>) so that</w:t>
      </w:r>
      <w:r w:rsidR="00746AB7">
        <w:rPr>
          <w:rFonts w:cstheme="majorBidi"/>
        </w:rPr>
        <w:t xml:space="preserve"> </w:t>
      </w:r>
      <w:r w:rsidR="00513F97">
        <w:t>s</w:t>
      </w:r>
      <w:r>
        <w:t xml:space="preserve">tudies were included </w:t>
      </w:r>
      <w:r w:rsidR="00925D4E" w:rsidRPr="0039406B">
        <w:t>if they met one or both of the following criteria</w:t>
      </w:r>
      <w:r w:rsidR="00B10893" w:rsidRPr="0039406B">
        <w:t xml:space="preserve">: </w:t>
      </w:r>
    </w:p>
    <w:p w14:paraId="7F28A83B" w14:textId="77777777" w:rsidR="00AE3ABD" w:rsidRPr="0039406B" w:rsidRDefault="00B10893" w:rsidP="00AE3ABD">
      <w:pPr>
        <w:pStyle w:val="ListParagraph"/>
        <w:numPr>
          <w:ilvl w:val="0"/>
          <w:numId w:val="7"/>
        </w:numPr>
        <w:spacing w:line="360" w:lineRule="auto"/>
      </w:pPr>
      <w:r w:rsidRPr="0039406B">
        <w:t xml:space="preserve">explicit goal of the intervention </w:t>
      </w:r>
      <w:r w:rsidR="000F5A5F" w:rsidRPr="0039406B">
        <w:t>wa</w:t>
      </w:r>
      <w:r w:rsidRPr="0039406B">
        <w:t xml:space="preserve">s stated as improving compassionate </w:t>
      </w:r>
      <w:r w:rsidR="001E7D6A" w:rsidRPr="0039406B">
        <w:t xml:space="preserve">nursing </w:t>
      </w:r>
      <w:r w:rsidRPr="0039406B">
        <w:t>care (or a closely related construct, that is, dignity, re</w:t>
      </w:r>
      <w:r w:rsidR="00AE3ABD" w:rsidRPr="0039406B">
        <w:t xml:space="preserve">lational care, emotional care) </w:t>
      </w:r>
      <w:r w:rsidR="0009732A">
        <w:t xml:space="preserve">(through addressing </w:t>
      </w:r>
      <w:r w:rsidR="0080418D">
        <w:t xml:space="preserve">nurses’ </w:t>
      </w:r>
      <w:r w:rsidR="0009732A">
        <w:t xml:space="preserve">moral attributes, situational awareness, responsive action and/or relational capacity) </w:t>
      </w:r>
      <w:r w:rsidR="00AE3ABD" w:rsidRPr="0039406B">
        <w:t>and/or</w:t>
      </w:r>
    </w:p>
    <w:p w14:paraId="55CAD18C" w14:textId="77777777" w:rsidR="006D16D2" w:rsidRPr="0039406B" w:rsidRDefault="00B10893" w:rsidP="00AE3ABD">
      <w:pPr>
        <w:pStyle w:val="ListParagraph"/>
        <w:numPr>
          <w:ilvl w:val="0"/>
          <w:numId w:val="7"/>
        </w:numPr>
        <w:spacing w:line="360" w:lineRule="auto"/>
        <w:rPr>
          <w:rFonts w:eastAsia="Times New Roman" w:cs="Times New Roman"/>
          <w:lang w:val="en-US" w:eastAsia="sv-SE"/>
        </w:rPr>
      </w:pPr>
      <w:r w:rsidRPr="0039406B">
        <w:t>primary outcomes that assess</w:t>
      </w:r>
      <w:r w:rsidR="000F5A5F" w:rsidRPr="0039406B">
        <w:t>ed</w:t>
      </w:r>
      <w:r w:rsidRPr="0039406B">
        <w:t xml:space="preserve"> or evaluate</w:t>
      </w:r>
      <w:r w:rsidR="001E7D6A" w:rsidRPr="0039406B">
        <w:t>d</w:t>
      </w:r>
      <w:r w:rsidRPr="0039406B">
        <w:t xml:space="preserve"> either nurses’ self-reports of compassion and/or ability to deliver compassionate care</w:t>
      </w:r>
      <w:r w:rsidR="0080418D">
        <w:t xml:space="preserve"> (moral attributes, relational capacity)</w:t>
      </w:r>
      <w:r w:rsidRPr="0039406B">
        <w:t>, and/or observed quality of interactions or other measure of compassion</w:t>
      </w:r>
      <w:r w:rsidR="0080418D">
        <w:t xml:space="preserve"> (situational awareness, responsive action)</w:t>
      </w:r>
      <w:r w:rsidRPr="0039406B">
        <w:t>, including patient reports of experienced compassion</w:t>
      </w:r>
      <w:r w:rsidR="00705AD4" w:rsidRPr="0039406B">
        <w:t xml:space="preserve"> or a closely related construct</w:t>
      </w:r>
      <w:r w:rsidR="00E70805" w:rsidRPr="0039406B">
        <w:rPr>
          <w:rFonts w:eastAsia="Times New Roman" w:cs="Times New Roman"/>
          <w:lang w:val="en-US" w:eastAsia="sv-SE"/>
        </w:rPr>
        <w:t xml:space="preserve">. </w:t>
      </w:r>
    </w:p>
    <w:p w14:paraId="60D5DA46" w14:textId="4AF09BA8" w:rsidR="00045021" w:rsidRPr="0039406B" w:rsidRDefault="006D16D2" w:rsidP="00737DE3">
      <w:pPr>
        <w:spacing w:line="360" w:lineRule="auto"/>
        <w:rPr>
          <w:rFonts w:eastAsia="Times New Roman" w:cs="Times New Roman"/>
          <w:lang w:val="en-US" w:eastAsia="sv-SE"/>
        </w:rPr>
      </w:pPr>
      <w:r w:rsidRPr="0039406B">
        <w:rPr>
          <w:rFonts w:eastAsia="Times New Roman" w:cs="Times New Roman"/>
          <w:lang w:val="en-US" w:eastAsia="sv-SE"/>
        </w:rPr>
        <w:t>The titles and abstract</w:t>
      </w:r>
      <w:r w:rsidR="001E7D6A" w:rsidRPr="0039406B">
        <w:rPr>
          <w:rFonts w:eastAsia="Times New Roman" w:cs="Times New Roman"/>
          <w:lang w:val="en-US" w:eastAsia="sv-SE"/>
        </w:rPr>
        <w:t>s</w:t>
      </w:r>
      <w:r w:rsidRPr="0039406B">
        <w:rPr>
          <w:rFonts w:eastAsia="Times New Roman" w:cs="Times New Roman"/>
          <w:lang w:val="en-US" w:eastAsia="sv-SE"/>
        </w:rPr>
        <w:t xml:space="preserve"> from the search were screened against the inclusion criteria </w:t>
      </w:r>
      <w:r w:rsidR="008A244C" w:rsidRPr="0039406B">
        <w:rPr>
          <w:rFonts w:eastAsia="Times New Roman" w:cs="Times New Roman"/>
          <w:lang w:val="en-US" w:eastAsia="sv-SE"/>
        </w:rPr>
        <w:t xml:space="preserve">independently by </w:t>
      </w:r>
      <w:r w:rsidR="0042241C" w:rsidRPr="0039406B">
        <w:rPr>
          <w:rFonts w:eastAsia="Times New Roman" w:cs="Times New Roman"/>
          <w:lang w:val="en-US" w:eastAsia="sv-SE"/>
        </w:rPr>
        <w:t xml:space="preserve">four </w:t>
      </w:r>
      <w:r w:rsidR="008A244C" w:rsidRPr="0039406B">
        <w:rPr>
          <w:rFonts w:eastAsia="Times New Roman" w:cs="Times New Roman"/>
          <w:lang w:val="en-US" w:eastAsia="sv-SE"/>
        </w:rPr>
        <w:t xml:space="preserve">researchers in the team. </w:t>
      </w:r>
      <w:r w:rsidR="000737F0" w:rsidRPr="0039406B">
        <w:rPr>
          <w:rFonts w:eastAsia="Times New Roman" w:cs="Times New Roman"/>
          <w:lang w:val="en-US" w:eastAsia="sv-SE"/>
        </w:rPr>
        <w:t xml:space="preserve">During the </w:t>
      </w:r>
      <w:r w:rsidR="003A146B" w:rsidRPr="0039406B">
        <w:rPr>
          <w:rFonts w:eastAsia="Times New Roman" w:cs="Times New Roman"/>
          <w:lang w:val="en-US" w:eastAsia="sv-SE"/>
        </w:rPr>
        <w:t>screening process</w:t>
      </w:r>
      <w:r w:rsidR="000737F0" w:rsidRPr="0039406B">
        <w:rPr>
          <w:rFonts w:eastAsia="Times New Roman" w:cs="Times New Roman"/>
          <w:lang w:val="en-US" w:eastAsia="sv-SE"/>
        </w:rPr>
        <w:t xml:space="preserve">, </w:t>
      </w:r>
      <w:r w:rsidR="00AE3ABD" w:rsidRPr="0039406B">
        <w:rPr>
          <w:rFonts w:eastAsia="Times New Roman" w:cs="Times New Roman"/>
          <w:lang w:val="en-US" w:eastAsia="sv-SE"/>
        </w:rPr>
        <w:t xml:space="preserve">frequent </w:t>
      </w:r>
      <w:r w:rsidR="000737F0" w:rsidRPr="0039406B">
        <w:rPr>
          <w:rFonts w:eastAsia="Times New Roman" w:cs="Times New Roman"/>
          <w:lang w:val="en-US" w:eastAsia="sv-SE"/>
        </w:rPr>
        <w:t xml:space="preserve">meetings were </w:t>
      </w:r>
      <w:r w:rsidR="00AE3ABD" w:rsidRPr="0039406B">
        <w:rPr>
          <w:rFonts w:eastAsia="Times New Roman" w:cs="Times New Roman"/>
          <w:lang w:val="en-US" w:eastAsia="sv-SE"/>
        </w:rPr>
        <w:t>held</w:t>
      </w:r>
      <w:r w:rsidR="000737F0" w:rsidRPr="0039406B">
        <w:rPr>
          <w:rFonts w:eastAsia="Times New Roman" w:cs="Times New Roman"/>
          <w:lang w:val="en-US" w:eastAsia="sv-SE"/>
        </w:rPr>
        <w:t xml:space="preserve"> </w:t>
      </w:r>
      <w:r w:rsidR="00AE3ABD" w:rsidRPr="0039406B">
        <w:rPr>
          <w:rFonts w:eastAsia="Times New Roman" w:cs="Times New Roman"/>
          <w:lang w:val="en-US" w:eastAsia="sv-SE"/>
        </w:rPr>
        <w:t>among</w:t>
      </w:r>
      <w:r w:rsidR="000737F0" w:rsidRPr="0039406B">
        <w:rPr>
          <w:rFonts w:eastAsia="Times New Roman" w:cs="Times New Roman"/>
          <w:lang w:val="en-US" w:eastAsia="sv-SE"/>
        </w:rPr>
        <w:t xml:space="preserve"> research team </w:t>
      </w:r>
      <w:r w:rsidR="00AE3ABD" w:rsidRPr="0039406B">
        <w:rPr>
          <w:rFonts w:eastAsia="Times New Roman" w:cs="Times New Roman"/>
          <w:lang w:val="en-US" w:eastAsia="sv-SE"/>
        </w:rPr>
        <w:t xml:space="preserve">members </w:t>
      </w:r>
      <w:r w:rsidR="000737F0" w:rsidRPr="0039406B">
        <w:rPr>
          <w:rFonts w:eastAsia="Times New Roman" w:cs="Times New Roman"/>
          <w:lang w:val="en-US" w:eastAsia="sv-SE"/>
        </w:rPr>
        <w:t xml:space="preserve">in order to compare </w:t>
      </w:r>
      <w:r w:rsidR="00AE3ABD" w:rsidRPr="0039406B">
        <w:rPr>
          <w:rFonts w:eastAsia="Times New Roman" w:cs="Times New Roman"/>
          <w:lang w:val="en-US" w:eastAsia="sv-SE"/>
        </w:rPr>
        <w:t>independent</w:t>
      </w:r>
      <w:r w:rsidR="000737F0" w:rsidRPr="0039406B">
        <w:rPr>
          <w:rFonts w:eastAsia="Times New Roman" w:cs="Times New Roman"/>
          <w:lang w:val="en-US" w:eastAsia="sv-SE"/>
        </w:rPr>
        <w:t xml:space="preserve"> selection</w:t>
      </w:r>
      <w:r w:rsidR="00AE3ABD" w:rsidRPr="0039406B">
        <w:rPr>
          <w:rFonts w:eastAsia="Times New Roman" w:cs="Times New Roman"/>
          <w:lang w:val="en-US" w:eastAsia="sv-SE"/>
        </w:rPr>
        <w:t>s, resolve disagreements</w:t>
      </w:r>
      <w:r w:rsidR="000737F0" w:rsidRPr="0039406B">
        <w:rPr>
          <w:rFonts w:eastAsia="Times New Roman" w:cs="Times New Roman"/>
          <w:lang w:val="en-US" w:eastAsia="sv-SE"/>
        </w:rPr>
        <w:t xml:space="preserve"> and make </w:t>
      </w:r>
      <w:r w:rsidR="00AE3ABD" w:rsidRPr="0039406B">
        <w:rPr>
          <w:rFonts w:eastAsia="Times New Roman" w:cs="Times New Roman"/>
          <w:lang w:val="en-US" w:eastAsia="sv-SE"/>
        </w:rPr>
        <w:t>decisions</w:t>
      </w:r>
      <w:r w:rsidR="000737F0" w:rsidRPr="0039406B">
        <w:rPr>
          <w:rFonts w:eastAsia="Times New Roman" w:cs="Times New Roman"/>
          <w:lang w:val="en-US" w:eastAsia="sv-SE"/>
        </w:rPr>
        <w:t xml:space="preserve">. </w:t>
      </w:r>
      <w:r w:rsidR="00DD548D" w:rsidRPr="0039406B">
        <w:rPr>
          <w:rFonts w:eastAsia="Times New Roman" w:cs="Times New Roman"/>
          <w:lang w:val="en-US" w:eastAsia="sv-SE"/>
        </w:rPr>
        <w:t>On independent rating (i.e. before discussion) reviewer</w:t>
      </w:r>
      <w:r w:rsidR="00737DE3" w:rsidRPr="0039406B">
        <w:rPr>
          <w:rFonts w:eastAsia="Times New Roman" w:cs="Times New Roman"/>
          <w:lang w:val="en-US" w:eastAsia="sv-SE"/>
        </w:rPr>
        <w:t xml:space="preserve"> pairs</w:t>
      </w:r>
      <w:r w:rsidR="00DD548D" w:rsidRPr="0039406B">
        <w:rPr>
          <w:rFonts w:eastAsia="Times New Roman" w:cs="Times New Roman"/>
          <w:lang w:val="en-US" w:eastAsia="sv-SE"/>
        </w:rPr>
        <w:t xml:space="preserve"> achieved </w:t>
      </w:r>
      <w:r w:rsidR="00737DE3" w:rsidRPr="0039406B">
        <w:rPr>
          <w:rFonts w:eastAsia="Times New Roman" w:cs="Times New Roman"/>
          <w:lang w:val="en-US" w:eastAsia="sv-SE"/>
        </w:rPr>
        <w:t>between 80% and 90%</w:t>
      </w:r>
      <w:r w:rsidR="00DD548D" w:rsidRPr="0039406B">
        <w:rPr>
          <w:rFonts w:eastAsia="Times New Roman" w:cs="Times New Roman"/>
          <w:lang w:val="en-US" w:eastAsia="sv-SE"/>
        </w:rPr>
        <w:t xml:space="preserve"> agreement.</w:t>
      </w:r>
      <w:r w:rsidR="0075404F" w:rsidRPr="0039406B">
        <w:rPr>
          <w:rFonts w:eastAsia="Times New Roman" w:cs="Times New Roman"/>
          <w:lang w:val="en-US" w:eastAsia="sv-SE"/>
        </w:rPr>
        <w:t xml:space="preserve"> </w:t>
      </w:r>
      <w:r w:rsidR="00997F23">
        <w:rPr>
          <w:rFonts w:eastAsia="Times New Roman" w:cs="Times New Roman"/>
          <w:lang w:val="en-US" w:eastAsia="sv-SE"/>
        </w:rPr>
        <w:t xml:space="preserve">In most cases of disagreement </w:t>
      </w:r>
      <w:r w:rsidR="0075404F" w:rsidRPr="0039406B">
        <w:rPr>
          <w:rFonts w:eastAsia="Times New Roman" w:cs="Times New Roman"/>
          <w:lang w:val="en-US" w:eastAsia="sv-SE"/>
        </w:rPr>
        <w:t>papers were excluded after discussion</w:t>
      </w:r>
      <w:r w:rsidR="00D43388" w:rsidRPr="0039406B">
        <w:rPr>
          <w:rFonts w:eastAsia="Times New Roman" w:cs="Times New Roman"/>
          <w:lang w:val="en-US" w:eastAsia="sv-SE"/>
        </w:rPr>
        <w:t xml:space="preserve">. </w:t>
      </w:r>
      <w:r w:rsidR="00AE3ABD" w:rsidRPr="0039406B">
        <w:rPr>
          <w:rFonts w:eastAsia="Times New Roman" w:cs="Times New Roman"/>
          <w:lang w:val="en-US" w:eastAsia="sv-SE"/>
        </w:rPr>
        <w:t>Full-text paper</w:t>
      </w:r>
      <w:r w:rsidR="00D501D4" w:rsidRPr="0039406B">
        <w:rPr>
          <w:rFonts w:eastAsia="Times New Roman" w:cs="Times New Roman"/>
          <w:lang w:val="en-US" w:eastAsia="sv-SE"/>
        </w:rPr>
        <w:t xml:space="preserve">s were retrieved for all papers that screened </w:t>
      </w:r>
      <w:r w:rsidR="00651927" w:rsidRPr="0039406B">
        <w:rPr>
          <w:rFonts w:eastAsia="Times New Roman" w:cs="Times New Roman"/>
          <w:lang w:val="en-US" w:eastAsia="sv-SE"/>
        </w:rPr>
        <w:t>positively in the first stage</w:t>
      </w:r>
      <w:r w:rsidR="0042241C" w:rsidRPr="0039406B">
        <w:rPr>
          <w:rFonts w:eastAsia="Times New Roman" w:cs="Times New Roman"/>
          <w:lang w:val="en-US" w:eastAsia="sv-SE"/>
        </w:rPr>
        <w:t xml:space="preserve"> or about which a clear decision could not be taken (due to lack of information)</w:t>
      </w:r>
      <w:r w:rsidR="00651927" w:rsidRPr="0039406B">
        <w:rPr>
          <w:rFonts w:eastAsia="Times New Roman" w:cs="Times New Roman"/>
          <w:lang w:val="en-US" w:eastAsia="sv-SE"/>
        </w:rPr>
        <w:t xml:space="preserve">. </w:t>
      </w:r>
      <w:r w:rsidR="00D501D4" w:rsidRPr="0039406B">
        <w:rPr>
          <w:rFonts w:eastAsia="Times New Roman" w:cs="Times New Roman"/>
          <w:lang w:val="en-US" w:eastAsia="sv-SE"/>
        </w:rPr>
        <w:t>Each full-text paper was reviewed independently by two team members</w:t>
      </w:r>
      <w:r w:rsidR="0042241C" w:rsidRPr="0039406B">
        <w:rPr>
          <w:rFonts w:eastAsia="Times New Roman" w:cs="Times New Roman"/>
          <w:lang w:val="en-US" w:eastAsia="sv-SE"/>
        </w:rPr>
        <w:t xml:space="preserve"> followed by a decision to include or exclude in the final review</w:t>
      </w:r>
      <w:r w:rsidR="00D501D4" w:rsidRPr="0039406B">
        <w:rPr>
          <w:rFonts w:eastAsia="Times New Roman" w:cs="Times New Roman"/>
          <w:lang w:val="en-US" w:eastAsia="sv-SE"/>
        </w:rPr>
        <w:t xml:space="preserve">. These reviews were followed by further team discussion to </w:t>
      </w:r>
      <w:r w:rsidR="0042241C" w:rsidRPr="0039406B">
        <w:rPr>
          <w:rFonts w:eastAsia="Times New Roman" w:cs="Times New Roman"/>
          <w:lang w:val="en-US" w:eastAsia="sv-SE"/>
        </w:rPr>
        <w:t>finalise</w:t>
      </w:r>
      <w:r w:rsidR="00D501D4" w:rsidRPr="0039406B">
        <w:rPr>
          <w:rFonts w:eastAsia="Times New Roman" w:cs="Times New Roman"/>
          <w:lang w:val="en-US" w:eastAsia="sv-SE"/>
        </w:rPr>
        <w:t xml:space="preserve"> inclusion into the dataset.  </w:t>
      </w:r>
      <w:r w:rsidR="008A244C" w:rsidRPr="0039406B">
        <w:rPr>
          <w:rFonts w:eastAsia="Times New Roman" w:cs="Times New Roman"/>
          <w:lang w:val="en-US" w:eastAsia="sv-SE"/>
        </w:rPr>
        <w:t>The search and selection process is summariz</w:t>
      </w:r>
      <w:r w:rsidRPr="0039406B">
        <w:rPr>
          <w:rFonts w:eastAsia="Times New Roman" w:cs="Times New Roman"/>
          <w:lang w:val="en-US" w:eastAsia="sv-SE"/>
        </w:rPr>
        <w:t xml:space="preserve">ed in </w:t>
      </w:r>
      <w:r w:rsidR="008A244C" w:rsidRPr="0039406B">
        <w:rPr>
          <w:rFonts w:eastAsia="Times New Roman" w:cs="Times New Roman"/>
          <w:lang w:val="en-US" w:eastAsia="sv-SE"/>
        </w:rPr>
        <w:t>the PRISMA flow chart (see Figure 1).</w:t>
      </w:r>
      <w:r w:rsidR="000737F0" w:rsidRPr="0039406B">
        <w:rPr>
          <w:rFonts w:eastAsia="Times New Roman" w:cs="Times New Roman"/>
          <w:lang w:val="en-US" w:eastAsia="sv-SE"/>
        </w:rPr>
        <w:t xml:space="preserve"> </w:t>
      </w:r>
    </w:p>
    <w:p w14:paraId="07239749" w14:textId="77777777" w:rsidR="00045021" w:rsidRPr="0039406B" w:rsidRDefault="00045021" w:rsidP="00737DE3">
      <w:pPr>
        <w:spacing w:line="360" w:lineRule="auto"/>
        <w:rPr>
          <w:rFonts w:eastAsia="Times New Roman" w:cs="Times New Roman"/>
          <w:lang w:val="en-US" w:eastAsia="sv-SE"/>
        </w:rPr>
      </w:pPr>
      <w:r w:rsidRPr="0039406B">
        <w:rPr>
          <w:rFonts w:eastAsia="Times New Roman" w:cs="Times New Roman"/>
          <w:lang w:val="en-US" w:eastAsia="sv-SE"/>
        </w:rPr>
        <w:lastRenderedPageBreak/>
        <w:t>---Please insert Figure 1 about here---</w:t>
      </w:r>
    </w:p>
    <w:p w14:paraId="7B6F758D" w14:textId="77777777" w:rsidR="00045021" w:rsidRPr="0039406B" w:rsidRDefault="00045021" w:rsidP="00BB6596">
      <w:pPr>
        <w:pStyle w:val="Heading2"/>
        <w:rPr>
          <w:rFonts w:asciiTheme="minorHAnsi" w:hAnsiTheme="minorHAnsi"/>
          <w:sz w:val="22"/>
          <w:szCs w:val="22"/>
        </w:rPr>
      </w:pPr>
    </w:p>
    <w:p w14:paraId="7DFD9E9A" w14:textId="77777777" w:rsidR="00BB6596" w:rsidRPr="0039406B" w:rsidRDefault="00BB6596" w:rsidP="00BB6596">
      <w:pPr>
        <w:pStyle w:val="Heading2"/>
        <w:rPr>
          <w:rFonts w:asciiTheme="minorHAnsi" w:hAnsiTheme="minorHAnsi"/>
          <w:sz w:val="22"/>
          <w:szCs w:val="22"/>
        </w:rPr>
      </w:pPr>
      <w:r w:rsidRPr="0039406B">
        <w:rPr>
          <w:rFonts w:asciiTheme="minorHAnsi" w:hAnsiTheme="minorHAnsi"/>
          <w:sz w:val="22"/>
          <w:szCs w:val="22"/>
        </w:rPr>
        <w:t>2.3 Quality</w:t>
      </w:r>
      <w:r w:rsidR="00AA61F1" w:rsidRPr="0039406B">
        <w:rPr>
          <w:rFonts w:asciiTheme="minorHAnsi" w:hAnsiTheme="minorHAnsi"/>
          <w:sz w:val="22"/>
          <w:szCs w:val="22"/>
        </w:rPr>
        <w:t xml:space="preserve"> Assessment</w:t>
      </w:r>
    </w:p>
    <w:p w14:paraId="05BA67DE" w14:textId="19A9B2E0" w:rsidR="00BB6596" w:rsidRPr="0039406B" w:rsidRDefault="005D393C" w:rsidP="005D393C">
      <w:pPr>
        <w:spacing w:line="360" w:lineRule="auto"/>
        <w:rPr>
          <w:rFonts w:cstheme="majorBidi"/>
        </w:rPr>
      </w:pPr>
      <w:r>
        <w:rPr>
          <w:rFonts w:cstheme="majorBidi"/>
        </w:rPr>
        <w:t>In order to effectively represent the variation in study quality evident in findings from the preliminary mapping phase</w:t>
      </w:r>
      <w:r w:rsidR="0000755F">
        <w:rPr>
          <w:rFonts w:cstheme="majorBidi"/>
        </w:rPr>
        <w:t xml:space="preserve">, </w:t>
      </w:r>
      <w:r w:rsidR="0093433F">
        <w:rPr>
          <w:rFonts w:cstheme="majorBidi"/>
        </w:rPr>
        <w:t xml:space="preserve">and to properly reflect the  strength of evidence, </w:t>
      </w:r>
      <w:r w:rsidR="0000755F">
        <w:rPr>
          <w:rFonts w:cstheme="majorBidi"/>
        </w:rPr>
        <w:t>we</w:t>
      </w:r>
      <w:r w:rsidR="0000755F" w:rsidRPr="0039406B">
        <w:rPr>
          <w:rFonts w:cstheme="majorBidi"/>
        </w:rPr>
        <w:t xml:space="preserve"> </w:t>
      </w:r>
      <w:r w:rsidR="007C1505" w:rsidRPr="0039406B">
        <w:rPr>
          <w:rFonts w:cstheme="majorBidi"/>
        </w:rPr>
        <w:t xml:space="preserve">undertook a simple grading in order to categorise the strength of the underlying </w:t>
      </w:r>
      <w:r w:rsidR="0093433F">
        <w:rPr>
          <w:rFonts w:cstheme="majorBidi"/>
        </w:rPr>
        <w:t xml:space="preserve"> design </w:t>
      </w:r>
      <w:r w:rsidR="0093433F" w:rsidRPr="0039406B">
        <w:rPr>
          <w:rFonts w:cstheme="majorBidi"/>
        </w:rPr>
        <w:t xml:space="preserve"> </w:t>
      </w:r>
      <w:r w:rsidR="007C1505" w:rsidRPr="0039406B">
        <w:rPr>
          <w:rFonts w:cstheme="majorBidi"/>
        </w:rPr>
        <w:t>of studies we retrieved</w:t>
      </w:r>
      <w:r w:rsidR="0000755F">
        <w:rPr>
          <w:rFonts w:cstheme="majorBidi"/>
        </w:rPr>
        <w:t xml:space="preserve"> </w:t>
      </w:r>
      <w:r w:rsidR="0000755F">
        <w:rPr>
          <w:rFonts w:cstheme="majorBidi"/>
        </w:rPr>
        <w:fldChar w:fldCharType="begin"/>
      </w:r>
      <w:r w:rsidR="0000755F">
        <w:rPr>
          <w:rFonts w:cstheme="majorBidi"/>
        </w:rPr>
        <w:instrText xml:space="preserve"> ADDIN EN.CITE &lt;EndNote&gt;&lt;Cite&gt;&lt;Author&gt;Guyatt&lt;/Author&gt;&lt;Year&gt;2008&lt;/Year&gt;&lt;RecNum&gt;53&lt;/RecNum&gt;&lt;DisplayText&gt;(Guyatt et al. 2008)&lt;/DisplayText&gt;&lt;record&gt;&lt;rec-number&gt;53&lt;/rec-number&gt;&lt;foreign-keys&gt;&lt;key app="EN" db-id="9sdse2rs75tfpuev9aqxfd0jt9f5fatxdvvv" timestamp="1464173690"&gt;53&lt;/key&gt;&lt;/foreign-keys&gt;&lt;ref-type name="Journal Article"&gt;17&lt;/ref-type&gt;&lt;contributors&gt;&lt;authors&gt;&lt;author&gt;Guyatt, Gordon H&lt;/author&gt;&lt;author&gt;Oxman, Andrew David&lt;/author&gt;&lt;author&gt;Vist, Gunn Elisabeth&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lt;/pages&gt;&lt;volume&gt;336&lt;/volume&gt;&lt;dates&gt;&lt;year&gt;2008&lt;/year&gt;&lt;/dates&gt;&lt;isbn&gt;1468-5833&lt;/isbn&gt;&lt;urls&gt;&lt;/urls&gt;&lt;/record&gt;&lt;/Cite&gt;&lt;/EndNote&gt;</w:instrText>
      </w:r>
      <w:r w:rsidR="0000755F">
        <w:rPr>
          <w:rFonts w:cstheme="majorBidi"/>
        </w:rPr>
        <w:fldChar w:fldCharType="separate"/>
      </w:r>
      <w:r w:rsidR="0000755F">
        <w:rPr>
          <w:rFonts w:cstheme="majorBidi"/>
          <w:noProof/>
        </w:rPr>
        <w:t>(Guyatt et al. 2008)</w:t>
      </w:r>
      <w:r w:rsidR="0000755F">
        <w:rPr>
          <w:rFonts w:cstheme="majorBidi"/>
        </w:rPr>
        <w:fldChar w:fldCharType="end"/>
      </w:r>
      <w:r w:rsidR="007C1505" w:rsidRPr="0039406B">
        <w:rPr>
          <w:rFonts w:cstheme="majorBidi"/>
        </w:rPr>
        <w:t xml:space="preserve">. </w:t>
      </w:r>
      <w:r>
        <w:rPr>
          <w:rFonts w:cstheme="majorBidi"/>
        </w:rPr>
        <w:t>In lin</w:t>
      </w:r>
      <w:r w:rsidRPr="0039406B">
        <w:rPr>
          <w:rFonts w:cstheme="majorBidi"/>
        </w:rPr>
        <w:t>e</w:t>
      </w:r>
      <w:r>
        <w:rPr>
          <w:rFonts w:cstheme="majorBidi"/>
        </w:rPr>
        <w:t xml:space="preserve"> with the GRADE system for rating quality of evidence, </w:t>
      </w:r>
      <w:r w:rsidR="009D3362" w:rsidRPr="0039406B">
        <w:rPr>
          <w:rFonts w:cstheme="majorBidi"/>
        </w:rPr>
        <w:t xml:space="preserve"> </w:t>
      </w:r>
      <w:r>
        <w:rPr>
          <w:rFonts w:cstheme="majorBidi"/>
        </w:rPr>
        <w:t xml:space="preserve">a </w:t>
      </w:r>
      <w:r w:rsidR="009D3362" w:rsidRPr="0039406B">
        <w:rPr>
          <w:rFonts w:cstheme="majorBidi"/>
        </w:rPr>
        <w:t>rating of strong, medium or weak quality was allocated to each study depending on where the study design sat on the hierarchy</w:t>
      </w:r>
      <w:r w:rsidR="0009246D" w:rsidRPr="0039406B">
        <w:rPr>
          <w:rFonts w:cstheme="majorBidi"/>
        </w:rPr>
        <w:t xml:space="preserve"> </w:t>
      </w:r>
      <w:r w:rsidR="00651927" w:rsidRPr="0039406B">
        <w:rPr>
          <w:rFonts w:cstheme="majorBidi"/>
        </w:rPr>
        <w:t>of evidence for effectiveness</w:t>
      </w:r>
      <w:r>
        <w:rPr>
          <w:rFonts w:cstheme="majorBidi"/>
        </w:rPr>
        <w:t xml:space="preserve"> </w:t>
      </w:r>
      <w:r w:rsidR="0093433F">
        <w:rPr>
          <w:rFonts w:cstheme="majorBidi"/>
        </w:rPr>
        <w:t xml:space="preserve">in tandem with an assessment of </w:t>
      </w:r>
      <w:r>
        <w:rPr>
          <w:rFonts w:cstheme="majorBidi"/>
        </w:rPr>
        <w:t xml:space="preserve"> </w:t>
      </w:r>
      <w:r w:rsidR="0093433F">
        <w:rPr>
          <w:rFonts w:cstheme="majorBidi"/>
        </w:rPr>
        <w:t xml:space="preserve">its </w:t>
      </w:r>
      <w:r>
        <w:rPr>
          <w:rFonts w:cstheme="majorBidi"/>
        </w:rPr>
        <w:t>design and execution</w:t>
      </w:r>
      <w:r w:rsidR="00FE6CF3" w:rsidRPr="0039406B">
        <w:rPr>
          <w:rFonts w:cstheme="majorBidi"/>
        </w:rPr>
        <w:t xml:space="preserve"> </w:t>
      </w:r>
      <w:r w:rsidR="00847AEC" w:rsidRPr="0039406B">
        <w:fldChar w:fldCharType="begin"/>
      </w:r>
      <w:r>
        <w:instrText xml:space="preserve"> ADDIN EN.CITE &lt;EndNote&gt;&lt;Cite&gt;&lt;Author&gt;Greenhalgh&lt;/Author&gt;&lt;Year&gt;2014&lt;/Year&gt;&lt;RecNum&gt;20&lt;/RecNum&gt;&lt;DisplayText&gt;(Greenhalgh 2014, Guyatt et al. 2008)&lt;/DisplayText&gt;&lt;record&gt;&lt;rec-number&gt;20&lt;/rec-number&gt;&lt;foreign-keys&gt;&lt;key app="EN" db-id="9sdse2rs75tfpuev9aqxfd0jt9f5fatxdvvv" timestamp="1464167581"&gt;20&lt;/key&gt;&lt;/foreign-keys&gt;&lt;ref-type name="Book"&gt;6&lt;/ref-type&gt;&lt;contributors&gt;&lt;authors&gt;&lt;author&gt;Greenhalgh, T.&lt;/author&gt;&lt;/authors&gt;&lt;/contributors&gt;&lt;titles&gt;&lt;title&gt;How to read a paper: The basics of evidence-based medicine&lt;/title&gt;&lt;/titles&gt;&lt;dates&gt;&lt;year&gt;2014&lt;/year&gt;&lt;/dates&gt;&lt;pub-location&gt;Chichester&lt;/pub-location&gt;&lt;publisher&gt;John Wiley &amp;amp; Sons&lt;/publisher&gt;&lt;urls&gt;&lt;/urls&gt;&lt;/record&gt;&lt;/Cite&gt;&lt;Cite&gt;&lt;Author&gt;Guyatt&lt;/Author&gt;&lt;Year&gt;2008&lt;/Year&gt;&lt;RecNum&gt;53&lt;/RecNum&gt;&lt;record&gt;&lt;rec-number&gt;53&lt;/rec-number&gt;&lt;foreign-keys&gt;&lt;key app="EN" db-id="9sdse2rs75tfpuev9aqxfd0jt9f5fatxdvvv" timestamp="1464173690"&gt;53&lt;/key&gt;&lt;/foreign-keys&gt;&lt;ref-type name="Journal Article"&gt;17&lt;/ref-type&gt;&lt;contributors&gt;&lt;authors&gt;&lt;author&gt;Guyatt, Gordon H&lt;/author&gt;&lt;author&gt;Oxman, Andrew David&lt;/author&gt;&lt;author&gt;Vist, Gunn Elisabeth&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lt;/pages&gt;&lt;volume&gt;336&lt;/volume&gt;&lt;dates&gt;&lt;year&gt;2008&lt;/year&gt;&lt;/dates&gt;&lt;isbn&gt;1468-5833&lt;/isbn&gt;&lt;urls&gt;&lt;/urls&gt;&lt;/record&gt;&lt;/Cite&gt;&lt;/EndNote&gt;</w:instrText>
      </w:r>
      <w:r w:rsidR="00847AEC" w:rsidRPr="0039406B">
        <w:fldChar w:fldCharType="separate"/>
      </w:r>
      <w:r>
        <w:rPr>
          <w:noProof/>
        </w:rPr>
        <w:t>(Greenhalgh 2014, Guyatt et al. 2008)</w:t>
      </w:r>
      <w:r w:rsidR="00847AEC" w:rsidRPr="0039406B">
        <w:fldChar w:fldCharType="end"/>
      </w:r>
      <w:r w:rsidR="00651927" w:rsidRPr="0039406B">
        <w:rPr>
          <w:rFonts w:cstheme="majorBidi"/>
        </w:rPr>
        <w:t xml:space="preserve">. </w:t>
      </w:r>
      <w:r w:rsidR="0009246D" w:rsidRPr="0039406B">
        <w:rPr>
          <w:rFonts w:cstheme="majorBidi"/>
        </w:rPr>
        <w:t xml:space="preserve">Studies were rated </w:t>
      </w:r>
      <w:r w:rsidR="009D2C3D" w:rsidRPr="0039406B">
        <w:rPr>
          <w:rFonts w:cstheme="majorBidi"/>
        </w:rPr>
        <w:t xml:space="preserve">as </w:t>
      </w:r>
      <w:r w:rsidR="0009246D" w:rsidRPr="0039406B">
        <w:rPr>
          <w:rFonts w:cstheme="majorBidi"/>
        </w:rPr>
        <w:t xml:space="preserve">high quality where outcomes were compared between treatment (intervention) and control groups, where allocation to groups was random, and where equivalence between groups was explicitly demonstrated.  </w:t>
      </w:r>
      <w:r w:rsidR="009D2C3D" w:rsidRPr="0039406B">
        <w:rPr>
          <w:rFonts w:cstheme="majorBidi"/>
        </w:rPr>
        <w:t>Study designs</w:t>
      </w:r>
      <w:r w:rsidR="0009246D" w:rsidRPr="0039406B">
        <w:rPr>
          <w:rFonts w:cstheme="majorBidi"/>
        </w:rPr>
        <w:t xml:space="preserve"> included </w:t>
      </w:r>
      <w:r w:rsidR="009D2C3D" w:rsidRPr="0039406B">
        <w:rPr>
          <w:rFonts w:cstheme="majorBidi"/>
        </w:rPr>
        <w:t xml:space="preserve">here were </w:t>
      </w:r>
      <w:r w:rsidR="0009246D" w:rsidRPr="0039406B">
        <w:rPr>
          <w:rFonts w:cstheme="majorBidi"/>
        </w:rPr>
        <w:t>randomised controlled trials (RCTs) and cluster RCTs which met these conditions.  Studies were rated as medium quality where</w:t>
      </w:r>
      <w:r w:rsidR="009D2C3D" w:rsidRPr="0039406B">
        <w:rPr>
          <w:rFonts w:cstheme="majorBidi"/>
        </w:rPr>
        <w:t xml:space="preserve"> outcomes were compared between</w:t>
      </w:r>
      <w:r w:rsidR="0009246D" w:rsidRPr="0039406B">
        <w:rPr>
          <w:rFonts w:cstheme="majorBidi"/>
        </w:rPr>
        <w:t xml:space="preserve"> intervention and control </w:t>
      </w:r>
      <w:r w:rsidR="009D2C3D" w:rsidRPr="0039406B">
        <w:rPr>
          <w:rFonts w:cstheme="majorBidi"/>
        </w:rPr>
        <w:t xml:space="preserve">groups, and where equivalence between groups was demonstrated, but where other methodological issues weakened the design, for instance non-random allocation to groups or small sample </w:t>
      </w:r>
      <w:r w:rsidR="003A2CC1" w:rsidRPr="0039406B">
        <w:rPr>
          <w:rFonts w:cstheme="majorBidi"/>
        </w:rPr>
        <w:t xml:space="preserve">size. </w:t>
      </w:r>
      <w:r w:rsidR="009D2C3D" w:rsidRPr="0039406B">
        <w:rPr>
          <w:rFonts w:cstheme="majorBidi"/>
        </w:rPr>
        <w:t xml:space="preserve">Study designs included here were cluster RCTs with small </w:t>
      </w:r>
      <w:r w:rsidR="007C1505" w:rsidRPr="0039406B">
        <w:rPr>
          <w:rFonts w:cstheme="majorBidi"/>
        </w:rPr>
        <w:t>numbers of clusters</w:t>
      </w:r>
      <w:r w:rsidR="009D2C3D" w:rsidRPr="0039406B">
        <w:rPr>
          <w:rFonts w:cstheme="majorBidi"/>
        </w:rPr>
        <w:t xml:space="preserve"> (for instance, n=2) and controlled before and after studies with no</w:t>
      </w:r>
      <w:r w:rsidR="003A2CC1" w:rsidRPr="0039406B">
        <w:rPr>
          <w:rFonts w:cstheme="majorBidi"/>
        </w:rPr>
        <w:t xml:space="preserve">n-random allocation to groups. </w:t>
      </w:r>
      <w:r w:rsidR="007C1505" w:rsidRPr="0039406B">
        <w:rPr>
          <w:rFonts w:cstheme="majorBidi"/>
        </w:rPr>
        <w:t>Uncontrolled before and after s</w:t>
      </w:r>
      <w:r w:rsidR="009D2C3D" w:rsidRPr="0039406B">
        <w:rPr>
          <w:rFonts w:cstheme="majorBidi"/>
        </w:rPr>
        <w:t xml:space="preserve">tudies were rated as low quality </w:t>
      </w:r>
      <w:r w:rsidR="007C1505" w:rsidRPr="0039406B">
        <w:rPr>
          <w:rFonts w:cstheme="majorBidi"/>
        </w:rPr>
        <w:t>as were other studies</w:t>
      </w:r>
      <w:r w:rsidR="009D2C3D" w:rsidRPr="0039406B">
        <w:rPr>
          <w:rFonts w:cstheme="majorBidi"/>
        </w:rPr>
        <w:t xml:space="preserve"> where other significant methodological shortfalls weakened claims of demonstrating effectiveness</w:t>
      </w:r>
      <w:r w:rsidR="007C1505" w:rsidRPr="0039406B">
        <w:rPr>
          <w:rFonts w:cstheme="majorBidi"/>
        </w:rPr>
        <w:t xml:space="preserve"> (e.g. controlled before and after studies where equivalence between groups is not demonstrated)</w:t>
      </w:r>
      <w:r w:rsidR="003A2CC1" w:rsidRPr="0039406B">
        <w:rPr>
          <w:rFonts w:cstheme="majorBidi"/>
        </w:rPr>
        <w:t xml:space="preserve">. </w:t>
      </w:r>
      <w:r w:rsidR="009D3362" w:rsidRPr="0039406B">
        <w:rPr>
          <w:rFonts w:cstheme="majorBidi"/>
        </w:rPr>
        <w:t>These quality assessments were made by individual members of the research team, and checked with one other team member’s ratings until consistent ratings were achieved.</w:t>
      </w:r>
    </w:p>
    <w:p w14:paraId="5B2F751B" w14:textId="77777777" w:rsidR="009D2C3D" w:rsidRPr="0039406B" w:rsidRDefault="009D2C3D" w:rsidP="005E4E6B">
      <w:pPr>
        <w:spacing w:line="360" w:lineRule="auto"/>
        <w:rPr>
          <w:rFonts w:cstheme="majorBidi"/>
        </w:rPr>
      </w:pPr>
      <w:r w:rsidRPr="0039406B">
        <w:rPr>
          <w:rFonts w:cstheme="majorBidi"/>
        </w:rPr>
        <w:t xml:space="preserve">An evaluation of quality of description of the intervention was also performed for each </w:t>
      </w:r>
      <w:r w:rsidR="00222ABD" w:rsidRPr="0039406B">
        <w:rPr>
          <w:rFonts w:cstheme="majorBidi"/>
        </w:rPr>
        <w:t xml:space="preserve">included </w:t>
      </w:r>
      <w:r w:rsidRPr="0039406B">
        <w:rPr>
          <w:rFonts w:cstheme="majorBidi"/>
        </w:rPr>
        <w:t xml:space="preserve">study.  Each study was analysed against the criteria for description of </w:t>
      </w:r>
      <w:r w:rsidR="009C32B1" w:rsidRPr="0039406B">
        <w:rPr>
          <w:rFonts w:cstheme="majorBidi"/>
        </w:rPr>
        <w:t xml:space="preserve">group-based </w:t>
      </w:r>
      <w:r w:rsidRPr="0039406B">
        <w:rPr>
          <w:rFonts w:cstheme="majorBidi"/>
        </w:rPr>
        <w:t>behaviour change interventions</w:t>
      </w:r>
      <w:r w:rsidR="009C32B1" w:rsidRPr="0039406B">
        <w:rPr>
          <w:rFonts w:cstheme="majorBidi"/>
        </w:rPr>
        <w:t xml:space="preserve"> devised by Borek and colleagues </w:t>
      </w:r>
      <w:r w:rsidR="00D36E30" w:rsidRPr="0039406B">
        <w:rPr>
          <w:rFonts w:cstheme="majorBidi"/>
        </w:rPr>
        <w:fldChar w:fldCharType="begin"/>
      </w:r>
      <w:r w:rsidR="005E4E6B" w:rsidRPr="0039406B">
        <w:rPr>
          <w:rFonts w:cstheme="majorBidi"/>
        </w:rPr>
        <w:instrText xml:space="preserve"> ADDIN EN.CITE &lt;EndNote&gt;&lt;Cite&gt;&lt;Author&gt;Borek&lt;/Author&gt;&lt;Year&gt;2015&lt;/Year&gt;&lt;RecNum&gt;21&lt;/RecNum&gt;&lt;DisplayText&gt;(Borek et al. 2015)&lt;/DisplayText&gt;&lt;record&gt;&lt;rec-number&gt;21&lt;/rec-number&gt;&lt;foreign-keys&gt;&lt;key app="EN" db-id="9sdse2rs75tfpuev9aqxfd0jt9f5fatxdvvv" timestamp="1464167581"&gt;21&lt;/key&gt;&lt;/foreign-keys&gt;&lt;ref-type name="Journal Article"&gt;17&lt;/ref-type&gt;&lt;contributors&gt;&lt;authors&gt;&lt;author&gt;Borek, Aleksandra J.&lt;/author&gt;&lt;author&gt;Abraham, Charles&lt;/author&gt;&lt;author&gt;Smith, Jane R.&lt;/author&gt;&lt;author&gt;Greaves, Colin J.&lt;/author&gt;&lt;author&gt;Tarrant, Mark&lt;/author&gt;&lt;/authors&gt;&lt;/contributors&gt;&lt;titles&gt;&lt;title&gt;A checklist to improve reporting of group-based behaviour-change interventions&lt;/title&gt;&lt;secondary-title&gt;BMC Public Health&lt;/secondary-title&gt;&lt;/titles&gt;&lt;periodical&gt;&lt;full-title&gt;BMC Public Health&lt;/full-title&gt;&lt;/periodical&gt;&lt;pages&gt;1-11&lt;/pages&gt;&lt;volume&gt;15&lt;/volume&gt;&lt;number&gt;1&lt;/number&gt;&lt;dates&gt;&lt;year&gt;2015&lt;/year&gt;&lt;/dates&gt;&lt;isbn&gt;1471-2458&lt;/isbn&gt;&lt;label&gt;Borek2015&lt;/label&gt;&lt;work-type&gt;journal article&lt;/work-type&gt;&lt;urls&gt;&lt;related-urls&gt;&lt;url&gt;http://dx.doi.org/10.1186/s12889-015-2300-6&lt;/url&gt;&lt;/related-urls&gt;&lt;/urls&gt;&lt;electronic-resource-num&gt;10.1186/s12889-015-2300-6&lt;/electronic-resource-num&gt;&lt;/record&gt;&lt;/Cite&gt;&lt;/EndNote&gt;</w:instrText>
      </w:r>
      <w:r w:rsidR="00D36E30" w:rsidRPr="0039406B">
        <w:rPr>
          <w:rFonts w:cstheme="majorBidi"/>
        </w:rPr>
        <w:fldChar w:fldCharType="separate"/>
      </w:r>
      <w:r w:rsidR="005E4E6B" w:rsidRPr="0039406B">
        <w:rPr>
          <w:rFonts w:cstheme="majorBidi"/>
          <w:noProof/>
        </w:rPr>
        <w:t>(Borek et al. 2015)</w:t>
      </w:r>
      <w:r w:rsidR="00D36E30" w:rsidRPr="0039406B">
        <w:rPr>
          <w:rFonts w:cstheme="majorBidi"/>
        </w:rPr>
        <w:fldChar w:fldCharType="end"/>
      </w:r>
      <w:r w:rsidR="00045021" w:rsidRPr="0039406B">
        <w:rPr>
          <w:rFonts w:cstheme="majorBidi"/>
        </w:rPr>
        <w:t xml:space="preserve">. </w:t>
      </w:r>
      <w:r w:rsidR="009C32B1" w:rsidRPr="0039406B">
        <w:rPr>
          <w:rFonts w:cstheme="majorBidi"/>
        </w:rPr>
        <w:t xml:space="preserve">This framework provides a checklist for assessing the reporting of behaviour change interventions against 26 criteria covering intervention design, intervention content, </w:t>
      </w:r>
      <w:r w:rsidR="00407E9A" w:rsidRPr="0039406B">
        <w:rPr>
          <w:rFonts w:cstheme="majorBidi"/>
        </w:rPr>
        <w:t xml:space="preserve">participants and facilitators. </w:t>
      </w:r>
      <w:r w:rsidR="00E975C6" w:rsidRPr="0039406B">
        <w:rPr>
          <w:rFonts w:cstheme="majorBidi"/>
        </w:rPr>
        <w:t xml:space="preserve">Intervention design features assessed included intervention development methods; setting; venue characteristics; number, length and frequency of group sessions; and period of time over which group meetings were held.  Intervention content assessed included change mechanisms or theories of change, change techniques, session content, sequencing of sessions, </w:t>
      </w:r>
      <w:r w:rsidR="00407E9A" w:rsidRPr="0039406B">
        <w:rPr>
          <w:rFonts w:cstheme="majorBidi"/>
        </w:rPr>
        <w:t>and participants’</w:t>
      </w:r>
      <w:r w:rsidR="00E975C6" w:rsidRPr="0039406B">
        <w:rPr>
          <w:rFonts w:cstheme="majorBidi"/>
        </w:rPr>
        <w:t xml:space="preserve"> materials activities during sessions and methods for </w:t>
      </w:r>
      <w:r w:rsidR="00407E9A" w:rsidRPr="0039406B">
        <w:rPr>
          <w:rFonts w:cstheme="majorBidi"/>
        </w:rPr>
        <w:t xml:space="preserve">checking fidelity of delivery. </w:t>
      </w:r>
      <w:r w:rsidR="00E975C6" w:rsidRPr="0039406B">
        <w:rPr>
          <w:rFonts w:cstheme="majorBidi"/>
        </w:rPr>
        <w:t xml:space="preserve">Participant features assessed included group </w:t>
      </w:r>
      <w:r w:rsidR="00E975C6" w:rsidRPr="0039406B">
        <w:rPr>
          <w:rFonts w:cstheme="majorBidi"/>
        </w:rPr>
        <w:lastRenderedPageBreak/>
        <w:t>composition and size, methods for group allocation, and continuity of group membership.  Facilitation features assessed included number of facilitators; facilitator characteristics and preparation including professional background, personal characteristics, training in intervention delivery and training in group facilitation; continuity of facilitator’s group assignment, facilitator’s materials an</w:t>
      </w:r>
      <w:r w:rsidR="00407E9A" w:rsidRPr="0039406B">
        <w:rPr>
          <w:rFonts w:cstheme="majorBidi"/>
        </w:rPr>
        <w:t xml:space="preserve">d intended facilitation style. </w:t>
      </w:r>
      <w:r w:rsidR="00E975C6" w:rsidRPr="0039406B">
        <w:rPr>
          <w:rFonts w:cstheme="majorBidi"/>
        </w:rPr>
        <w:t>These assessments were conducted by one team member</w:t>
      </w:r>
      <w:r w:rsidR="00E85E87" w:rsidRPr="0039406B">
        <w:rPr>
          <w:rFonts w:cstheme="majorBidi"/>
        </w:rPr>
        <w:t>, and supplemented and refined in discussion with other team members.</w:t>
      </w:r>
    </w:p>
    <w:p w14:paraId="46AC7542" w14:textId="77777777" w:rsidR="00AA61F1" w:rsidRPr="0039406B" w:rsidRDefault="00BB6596" w:rsidP="00E70805">
      <w:pPr>
        <w:pStyle w:val="Heading2"/>
        <w:spacing w:line="360" w:lineRule="auto"/>
        <w:rPr>
          <w:rFonts w:asciiTheme="minorHAnsi" w:hAnsiTheme="minorHAnsi"/>
          <w:sz w:val="22"/>
          <w:szCs w:val="22"/>
        </w:rPr>
      </w:pPr>
      <w:r w:rsidRPr="0039406B">
        <w:rPr>
          <w:rFonts w:asciiTheme="minorHAnsi" w:hAnsiTheme="minorHAnsi"/>
          <w:sz w:val="22"/>
          <w:szCs w:val="22"/>
        </w:rPr>
        <w:t xml:space="preserve">2.4 </w:t>
      </w:r>
      <w:r w:rsidR="00AA61F1" w:rsidRPr="0039406B">
        <w:rPr>
          <w:rFonts w:asciiTheme="minorHAnsi" w:hAnsiTheme="minorHAnsi"/>
          <w:sz w:val="22"/>
          <w:szCs w:val="22"/>
        </w:rPr>
        <w:t>Data analysis</w:t>
      </w:r>
    </w:p>
    <w:p w14:paraId="611B46C2" w14:textId="77777777" w:rsidR="0076376C" w:rsidRPr="0039406B" w:rsidRDefault="0076376C" w:rsidP="0076376C">
      <w:pPr>
        <w:spacing w:line="360" w:lineRule="auto"/>
        <w:rPr>
          <w:rFonts w:cstheme="majorBidi"/>
        </w:rPr>
      </w:pPr>
      <w:r w:rsidRPr="0039406B">
        <w:rPr>
          <w:rFonts w:cstheme="majorBidi"/>
        </w:rPr>
        <w:t xml:space="preserve">A qualitative analysis was conducted across the different interventions reported to describe intervention types and contexts, and mechanisms for change. This analysis was conducted in smaller groups in the research team but further enriched through discussion of process and emerging findings among all group members. </w:t>
      </w:r>
    </w:p>
    <w:p w14:paraId="6E765BE3" w14:textId="201BF681" w:rsidR="00DA55EB" w:rsidRPr="0039406B" w:rsidRDefault="00665845" w:rsidP="00665845">
      <w:pPr>
        <w:spacing w:line="360" w:lineRule="auto"/>
        <w:rPr>
          <w:rFonts w:cstheme="majorBidi"/>
        </w:rPr>
      </w:pPr>
      <w:r w:rsidRPr="0039406B">
        <w:rPr>
          <w:rFonts w:cstheme="majorBidi"/>
        </w:rPr>
        <w:t xml:space="preserve">Data were extracted for each study including study design, sample and settings, summary details of intervention, outcomes and measurements, and results.  Results were tabulated and used to generate summary descriptions across key characteristics. </w:t>
      </w:r>
      <w:r w:rsidR="007C1505" w:rsidRPr="0039406B">
        <w:rPr>
          <w:rFonts w:cstheme="majorBidi"/>
        </w:rPr>
        <w:t>Heterogeneity of studies in terms of interventions, methods and outcomes mean</w:t>
      </w:r>
      <w:r w:rsidR="0093433F">
        <w:rPr>
          <w:rFonts w:cstheme="majorBidi"/>
        </w:rPr>
        <w:t>t</w:t>
      </w:r>
      <w:r w:rsidR="00E96C68">
        <w:rPr>
          <w:rFonts w:cstheme="majorBidi"/>
        </w:rPr>
        <w:t xml:space="preserve"> </w:t>
      </w:r>
      <w:r w:rsidR="007C1505" w:rsidRPr="0039406B">
        <w:rPr>
          <w:rFonts w:cstheme="majorBidi"/>
        </w:rPr>
        <w:t xml:space="preserve">that a meta-analysis was not </w:t>
      </w:r>
      <w:r w:rsidR="0093433F">
        <w:rPr>
          <w:rFonts w:cstheme="majorBidi"/>
        </w:rPr>
        <w:t>warranted</w:t>
      </w:r>
      <w:r w:rsidR="007C1505" w:rsidRPr="0039406B">
        <w:rPr>
          <w:rFonts w:cstheme="majorBidi"/>
        </w:rPr>
        <w:t xml:space="preserve">, and so a more descriptive approach was merited. The main intervention types were agreed through team discussion, as were key outcome types. </w:t>
      </w:r>
      <w:r w:rsidR="00EB22AE" w:rsidRPr="0039406B">
        <w:rPr>
          <w:rFonts w:cstheme="majorBidi"/>
        </w:rPr>
        <w:t>Findings on effectiveness of individual interventions were plotted against key outcome types and this was used as the basis for an analysis of evaluation strategies by intervention type and strength of evidence of effectiveness across intervention type an</w:t>
      </w:r>
      <w:r w:rsidR="00CE53E1" w:rsidRPr="0039406B">
        <w:rPr>
          <w:rFonts w:cstheme="majorBidi"/>
        </w:rPr>
        <w:t xml:space="preserve">d across the field as a whole. </w:t>
      </w:r>
      <w:r w:rsidR="0076376C" w:rsidRPr="0039406B">
        <w:rPr>
          <w:rFonts w:cstheme="majorBidi"/>
        </w:rPr>
        <w:t xml:space="preserve">We recorded and </w:t>
      </w:r>
      <w:r w:rsidR="0075404F" w:rsidRPr="0039406B">
        <w:rPr>
          <w:rFonts w:cstheme="majorBidi"/>
        </w:rPr>
        <w:t xml:space="preserve">tabulated both </w:t>
      </w:r>
      <w:r w:rsidR="0076376C" w:rsidRPr="0039406B">
        <w:rPr>
          <w:rFonts w:cstheme="majorBidi"/>
        </w:rPr>
        <w:t xml:space="preserve">the direction of differences between groups (where reported) and statistical significance of differences. For </w:t>
      </w:r>
      <w:r w:rsidR="00DA55EB" w:rsidRPr="0039406B">
        <w:rPr>
          <w:rFonts w:cstheme="majorBidi"/>
        </w:rPr>
        <w:t>controlled before and after studies, where there was no test of between group differences or group by time interaction, this was categorised as a non-significant difference</w:t>
      </w:r>
      <w:r w:rsidR="0076376C" w:rsidRPr="0039406B">
        <w:rPr>
          <w:rFonts w:cstheme="majorBidi"/>
        </w:rPr>
        <w:t xml:space="preserve"> irrespective of a significant within group difference</w:t>
      </w:r>
      <w:r w:rsidR="00DA55EB" w:rsidRPr="0039406B">
        <w:rPr>
          <w:rFonts w:cstheme="majorBidi"/>
        </w:rPr>
        <w:t>.</w:t>
      </w:r>
      <w:r w:rsidR="00CE53E1" w:rsidRPr="0039406B">
        <w:rPr>
          <w:rFonts w:cstheme="majorBidi"/>
        </w:rPr>
        <w:t xml:space="preserve"> </w:t>
      </w:r>
    </w:p>
    <w:p w14:paraId="4DB00462" w14:textId="77777777" w:rsidR="00A577AB" w:rsidRPr="0039406B" w:rsidRDefault="00AE3A22" w:rsidP="00AE3A22">
      <w:pPr>
        <w:pStyle w:val="Heading1"/>
        <w:rPr>
          <w:rFonts w:asciiTheme="minorHAnsi" w:hAnsiTheme="minorHAnsi"/>
          <w:color w:val="4F81BD" w:themeColor="accent1"/>
          <w:sz w:val="22"/>
          <w:szCs w:val="22"/>
        </w:rPr>
      </w:pPr>
      <w:r w:rsidRPr="0039406B">
        <w:rPr>
          <w:rFonts w:asciiTheme="minorHAnsi" w:hAnsiTheme="minorHAnsi"/>
          <w:color w:val="4F81BD" w:themeColor="accent1"/>
          <w:sz w:val="22"/>
          <w:szCs w:val="22"/>
        </w:rPr>
        <w:t xml:space="preserve">3. </w:t>
      </w:r>
      <w:r w:rsidR="00AA61F1" w:rsidRPr="0039406B">
        <w:rPr>
          <w:rFonts w:asciiTheme="minorHAnsi" w:hAnsiTheme="minorHAnsi"/>
          <w:color w:val="4F81BD" w:themeColor="accent1"/>
          <w:sz w:val="22"/>
          <w:szCs w:val="22"/>
        </w:rPr>
        <w:t>Results</w:t>
      </w:r>
    </w:p>
    <w:p w14:paraId="74A4F33F" w14:textId="1CF636F2" w:rsidR="00154821" w:rsidRDefault="00154821" w:rsidP="0029084B">
      <w:pPr>
        <w:spacing w:line="360" w:lineRule="auto"/>
        <w:rPr>
          <w:rFonts w:cstheme="majorBidi"/>
          <w:iCs/>
        </w:rPr>
      </w:pPr>
      <w:r>
        <w:rPr>
          <w:rFonts w:cstheme="majorBidi"/>
          <w:iCs/>
        </w:rPr>
        <w:t xml:space="preserve">The review findings are presented here to address each of the review objectives in turn.  </w:t>
      </w:r>
      <w:r w:rsidR="0093433F">
        <w:rPr>
          <w:rFonts w:cstheme="majorBidi"/>
          <w:iCs/>
        </w:rPr>
        <w:t xml:space="preserve">Firstly we describe </w:t>
      </w:r>
      <w:r>
        <w:rPr>
          <w:rFonts w:cstheme="majorBidi"/>
          <w:iCs/>
        </w:rPr>
        <w:t xml:space="preserve">study characteristics </w:t>
      </w:r>
      <w:r w:rsidR="0093433F">
        <w:rPr>
          <w:rFonts w:cstheme="majorBidi"/>
          <w:iCs/>
        </w:rPr>
        <w:t xml:space="preserve">to </w:t>
      </w:r>
      <w:r w:rsidR="00F20530">
        <w:rPr>
          <w:rFonts w:cstheme="majorBidi"/>
          <w:iCs/>
        </w:rPr>
        <w:t xml:space="preserve">gives an overview of </w:t>
      </w:r>
      <w:r>
        <w:rPr>
          <w:rFonts w:cstheme="majorBidi"/>
          <w:iCs/>
        </w:rPr>
        <w:t xml:space="preserve">studies that evaluate interventions for compassionate care.  </w:t>
      </w:r>
      <w:r w:rsidR="00E02BB8">
        <w:rPr>
          <w:rFonts w:cstheme="majorBidi"/>
          <w:iCs/>
        </w:rPr>
        <w:t xml:space="preserve">Secondly we </w:t>
      </w:r>
      <w:r>
        <w:rPr>
          <w:rFonts w:cstheme="majorBidi"/>
          <w:iCs/>
        </w:rPr>
        <w:t>present</w:t>
      </w:r>
      <w:r w:rsidR="00F20530">
        <w:rPr>
          <w:rFonts w:cstheme="majorBidi"/>
          <w:iCs/>
        </w:rPr>
        <w:t xml:space="preserve"> an assessment of the</w:t>
      </w:r>
      <w:r>
        <w:rPr>
          <w:rFonts w:cstheme="majorBidi"/>
          <w:iCs/>
        </w:rPr>
        <w:t xml:space="preserve"> quality of reporting of the interventions in the included studies</w:t>
      </w:r>
      <w:r w:rsidR="00F20530">
        <w:rPr>
          <w:rFonts w:cstheme="majorBidi"/>
          <w:iCs/>
        </w:rPr>
        <w:t>, including their theoretical foundations</w:t>
      </w:r>
      <w:r w:rsidR="00E02BB8">
        <w:rPr>
          <w:rFonts w:cstheme="majorBidi"/>
          <w:iCs/>
        </w:rPr>
        <w:t>.</w:t>
      </w:r>
      <w:r w:rsidR="00F20530">
        <w:rPr>
          <w:rFonts w:cstheme="majorBidi"/>
          <w:iCs/>
        </w:rPr>
        <w:t xml:space="preserve">  </w:t>
      </w:r>
      <w:r w:rsidR="00E02BB8">
        <w:rPr>
          <w:rFonts w:cstheme="majorBidi"/>
          <w:iCs/>
        </w:rPr>
        <w:t xml:space="preserve">Thirdly we present </w:t>
      </w:r>
      <w:r>
        <w:rPr>
          <w:rFonts w:cstheme="majorBidi"/>
          <w:iCs/>
        </w:rPr>
        <w:t>evidence of effectiveness of the interventions in the included studies</w:t>
      </w:r>
      <w:r w:rsidR="00E02BB8">
        <w:rPr>
          <w:rFonts w:cstheme="majorBidi"/>
          <w:iCs/>
        </w:rPr>
        <w:t xml:space="preserve"> and analysis of the quality of that evidence</w:t>
      </w:r>
      <w:r>
        <w:rPr>
          <w:rFonts w:cstheme="majorBidi"/>
          <w:iCs/>
        </w:rPr>
        <w:t>.</w:t>
      </w:r>
    </w:p>
    <w:p w14:paraId="7714BB4F" w14:textId="77777777" w:rsidR="00987DA3" w:rsidRPr="00672F9C" w:rsidRDefault="00A216EF" w:rsidP="00672F9C">
      <w:pPr>
        <w:pStyle w:val="ListParagraph"/>
        <w:numPr>
          <w:ilvl w:val="0"/>
          <w:numId w:val="12"/>
        </w:numPr>
        <w:rPr>
          <w:rFonts w:cstheme="majorBidi"/>
          <w:i/>
        </w:rPr>
      </w:pPr>
      <w:r w:rsidRPr="00672F9C">
        <w:rPr>
          <w:rFonts w:cstheme="majorBidi"/>
          <w:i/>
        </w:rPr>
        <w:t>Study characteristics</w:t>
      </w:r>
    </w:p>
    <w:p w14:paraId="7162B69D" w14:textId="01BEE7FA" w:rsidR="00110169" w:rsidRDefault="00CB1FCF" w:rsidP="00A969C8">
      <w:pPr>
        <w:spacing w:line="360" w:lineRule="auto"/>
        <w:rPr>
          <w:rFonts w:cstheme="majorBidi"/>
        </w:rPr>
      </w:pPr>
      <w:r w:rsidRPr="0039406B">
        <w:rPr>
          <w:rFonts w:cstheme="majorBidi"/>
        </w:rPr>
        <w:lastRenderedPageBreak/>
        <w:t xml:space="preserve">The final data set comprised 24 </w:t>
      </w:r>
      <w:r w:rsidR="00CC0CC8" w:rsidRPr="0039406B">
        <w:rPr>
          <w:rFonts w:cstheme="majorBidi"/>
        </w:rPr>
        <w:t>studies</w:t>
      </w:r>
      <w:r w:rsidR="00FE6CF3" w:rsidRPr="0039406B">
        <w:rPr>
          <w:rFonts w:cstheme="majorBidi"/>
        </w:rPr>
        <w:t xml:space="preserve"> reporting 25 interventions</w:t>
      </w:r>
      <w:r w:rsidR="00E61FFF">
        <w:rPr>
          <w:rFonts w:cstheme="majorBidi"/>
        </w:rPr>
        <w:t xml:space="preserve"> (see Figure 1)</w:t>
      </w:r>
      <w:r w:rsidR="00FE6CF3" w:rsidRPr="0039406B">
        <w:rPr>
          <w:rFonts w:cstheme="majorBidi"/>
        </w:rPr>
        <w:t xml:space="preserve">.  </w:t>
      </w:r>
      <w:r w:rsidR="00AB1787" w:rsidRPr="0039406B">
        <w:rPr>
          <w:rFonts w:cstheme="majorBidi"/>
        </w:rPr>
        <w:t>Twenty two studies</w:t>
      </w:r>
      <w:r w:rsidR="0076376C" w:rsidRPr="0039406B">
        <w:rPr>
          <w:rFonts w:cstheme="majorBidi"/>
        </w:rPr>
        <w:t xml:space="preserve"> were published </w:t>
      </w:r>
      <w:r w:rsidR="00154821">
        <w:rPr>
          <w:rFonts w:cstheme="majorBidi"/>
        </w:rPr>
        <w:t xml:space="preserve">in journals </w:t>
      </w:r>
      <w:r w:rsidR="0076376C" w:rsidRPr="0039406B">
        <w:rPr>
          <w:rFonts w:cstheme="majorBidi"/>
        </w:rPr>
        <w:t xml:space="preserve">and </w:t>
      </w:r>
      <w:r w:rsidR="00154821">
        <w:rPr>
          <w:rFonts w:cstheme="majorBidi"/>
        </w:rPr>
        <w:t>a further two</w:t>
      </w:r>
      <w:r w:rsidR="00154821" w:rsidRPr="0039406B">
        <w:rPr>
          <w:rFonts w:cstheme="majorBidi"/>
        </w:rPr>
        <w:t xml:space="preserve"> </w:t>
      </w:r>
      <w:r w:rsidR="0076376C" w:rsidRPr="0039406B">
        <w:rPr>
          <w:rFonts w:cstheme="majorBidi"/>
        </w:rPr>
        <w:t xml:space="preserve">were </w:t>
      </w:r>
      <w:r w:rsidR="00A969C8">
        <w:rPr>
          <w:rFonts w:cstheme="majorBidi"/>
        </w:rPr>
        <w:t>doctoral</w:t>
      </w:r>
      <w:r w:rsidR="0076376C" w:rsidRPr="0039406B">
        <w:rPr>
          <w:rFonts w:cstheme="majorBidi"/>
        </w:rPr>
        <w:t xml:space="preserve"> theses. </w:t>
      </w:r>
      <w:r w:rsidR="009D3362" w:rsidRPr="0039406B">
        <w:rPr>
          <w:rFonts w:cstheme="majorBidi"/>
        </w:rPr>
        <w:t>Three types of intervention were identified</w:t>
      </w:r>
      <w:r w:rsidR="0076376C" w:rsidRPr="0039406B">
        <w:rPr>
          <w:rFonts w:cstheme="majorBidi"/>
        </w:rPr>
        <w:t xml:space="preserve">. </w:t>
      </w:r>
      <w:r w:rsidR="00BA171E" w:rsidRPr="0039406B">
        <w:rPr>
          <w:rFonts w:cstheme="majorBidi"/>
        </w:rPr>
        <w:t>Staff training interventi</w:t>
      </w:r>
      <w:r w:rsidR="00FE6CF3" w:rsidRPr="0039406B">
        <w:rPr>
          <w:rFonts w:cstheme="majorBidi"/>
        </w:rPr>
        <w:t>ons (n=10, summarised in Table 2</w:t>
      </w:r>
      <w:r w:rsidR="00BA171E" w:rsidRPr="0039406B">
        <w:rPr>
          <w:rFonts w:cstheme="majorBidi"/>
        </w:rPr>
        <w:t xml:space="preserve">a) focused on the development of new skills and knowledge in nursing staff such as a training course in </w:t>
      </w:r>
      <w:r w:rsidR="00CE53E1" w:rsidRPr="0039406B">
        <w:rPr>
          <w:rFonts w:cstheme="majorBidi"/>
        </w:rPr>
        <w:t xml:space="preserve">empathic skills communication. </w:t>
      </w:r>
      <w:r w:rsidR="00BA171E" w:rsidRPr="0039406B">
        <w:rPr>
          <w:rFonts w:cstheme="majorBidi"/>
        </w:rPr>
        <w:t>Care m</w:t>
      </w:r>
      <w:r w:rsidR="00FE6CF3" w:rsidRPr="0039406B">
        <w:rPr>
          <w:rFonts w:cstheme="majorBidi"/>
        </w:rPr>
        <w:t>odel interventions (n=9, Table 2</w:t>
      </w:r>
      <w:r w:rsidR="00BA171E" w:rsidRPr="0039406B">
        <w:rPr>
          <w:rFonts w:cstheme="majorBidi"/>
        </w:rPr>
        <w:t>b) focused on the introduction of a new care model to a service such as person-centred care.  Nurse support int</w:t>
      </w:r>
      <w:r w:rsidR="00FE6CF3" w:rsidRPr="0039406B">
        <w:rPr>
          <w:rFonts w:cstheme="majorBidi"/>
        </w:rPr>
        <w:t>erventions (n=6, Table 2</w:t>
      </w:r>
      <w:r w:rsidR="00BA171E" w:rsidRPr="0039406B">
        <w:rPr>
          <w:rFonts w:cstheme="majorBidi"/>
        </w:rPr>
        <w:t xml:space="preserve">c) focused on improving nursing staff support and wellbeing through, for instance, the provision of clinical supervision.  </w:t>
      </w:r>
    </w:p>
    <w:p w14:paraId="73049B0B" w14:textId="75D65B4A" w:rsidR="00E61FFF" w:rsidRPr="0039406B" w:rsidRDefault="00E61FFF" w:rsidP="00A969C8">
      <w:pPr>
        <w:spacing w:line="360" w:lineRule="auto"/>
        <w:rPr>
          <w:rFonts w:cstheme="majorBidi"/>
        </w:rPr>
      </w:pPr>
      <w:r>
        <w:rPr>
          <w:rFonts w:cstheme="majorBidi"/>
        </w:rPr>
        <w:t xml:space="preserve">**Insert Figure 1 and Tables </w:t>
      </w:r>
      <w:r w:rsidR="00A969C8">
        <w:rPr>
          <w:rFonts w:cstheme="majorBidi"/>
        </w:rPr>
        <w:t>2a-2</w:t>
      </w:r>
      <w:r>
        <w:rPr>
          <w:rFonts w:cstheme="majorBidi"/>
        </w:rPr>
        <w:t>c about here**</w:t>
      </w:r>
    </w:p>
    <w:p w14:paraId="12BCF880" w14:textId="77777777" w:rsidR="00A216EF" w:rsidRPr="0039406B" w:rsidRDefault="008A244C" w:rsidP="003D4C2A">
      <w:pPr>
        <w:spacing w:line="360" w:lineRule="auto"/>
        <w:rPr>
          <w:rFonts w:cstheme="majorBidi"/>
        </w:rPr>
      </w:pPr>
      <w:r w:rsidRPr="0039406B">
        <w:rPr>
          <w:rFonts w:cstheme="majorBidi"/>
        </w:rPr>
        <w:t>Table</w:t>
      </w:r>
      <w:r w:rsidR="00BA171E" w:rsidRPr="0039406B">
        <w:rPr>
          <w:rFonts w:cstheme="majorBidi"/>
        </w:rPr>
        <w:t>s</w:t>
      </w:r>
      <w:r w:rsidR="00FE6CF3" w:rsidRPr="0039406B">
        <w:rPr>
          <w:rFonts w:cstheme="majorBidi"/>
        </w:rPr>
        <w:t xml:space="preserve"> 2</w:t>
      </w:r>
      <w:r w:rsidRPr="0039406B">
        <w:rPr>
          <w:rFonts w:cstheme="majorBidi"/>
        </w:rPr>
        <w:t>a-c</w:t>
      </w:r>
      <w:r w:rsidR="00BA171E" w:rsidRPr="0039406B">
        <w:rPr>
          <w:rFonts w:cstheme="majorBidi"/>
        </w:rPr>
        <w:t xml:space="preserve"> illustrate</w:t>
      </w:r>
      <w:r w:rsidR="00110169" w:rsidRPr="0039406B">
        <w:rPr>
          <w:rFonts w:cstheme="majorBidi"/>
        </w:rPr>
        <w:t xml:space="preserve"> study characteristics, study design features including outcomes measu</w:t>
      </w:r>
      <w:r w:rsidR="00507C1E" w:rsidRPr="0039406B">
        <w:rPr>
          <w:rFonts w:cstheme="majorBidi"/>
        </w:rPr>
        <w:t xml:space="preserve">red and a summary of findings. </w:t>
      </w:r>
      <w:r w:rsidR="00110169" w:rsidRPr="0039406B">
        <w:rPr>
          <w:rFonts w:cstheme="majorBidi"/>
        </w:rPr>
        <w:t>They reflect</w:t>
      </w:r>
      <w:r w:rsidR="00BA171E" w:rsidRPr="0039406B">
        <w:rPr>
          <w:rFonts w:cstheme="majorBidi"/>
        </w:rPr>
        <w:t xml:space="preserve"> a range of study settings including hospital</w:t>
      </w:r>
      <w:r w:rsidR="00110169" w:rsidRPr="0039406B">
        <w:rPr>
          <w:rFonts w:cstheme="majorBidi"/>
        </w:rPr>
        <w:t xml:space="preserve"> (n=14), care/nursing homes (n=6), other community settings (n=3) and one study that used a range of health an</w:t>
      </w:r>
      <w:r w:rsidR="00507C1E" w:rsidRPr="0039406B">
        <w:rPr>
          <w:rFonts w:cstheme="majorBidi"/>
        </w:rPr>
        <w:t xml:space="preserve">d social care settings (n=1). </w:t>
      </w:r>
      <w:r w:rsidR="00110169" w:rsidRPr="0039406B">
        <w:rPr>
          <w:rFonts w:cstheme="majorBidi"/>
        </w:rPr>
        <w:t>All but one of</w:t>
      </w:r>
      <w:r w:rsidR="00CE53E1" w:rsidRPr="0039406B">
        <w:rPr>
          <w:rFonts w:cstheme="majorBidi"/>
        </w:rPr>
        <w:t xml:space="preserve"> the staff training studies was</w:t>
      </w:r>
      <w:r w:rsidR="00110169" w:rsidRPr="0039406B">
        <w:rPr>
          <w:rFonts w:cstheme="majorBidi"/>
        </w:rPr>
        <w:t xml:space="preserve"> conducted in hospital</w:t>
      </w:r>
      <w:r w:rsidR="009D3362" w:rsidRPr="0039406B">
        <w:rPr>
          <w:rFonts w:cstheme="majorBidi"/>
        </w:rPr>
        <w:t xml:space="preserve"> settings</w:t>
      </w:r>
      <w:r w:rsidR="003D4C2A" w:rsidRPr="0039406B">
        <w:rPr>
          <w:rFonts w:cstheme="majorBidi"/>
        </w:rPr>
        <w:t>,</w:t>
      </w:r>
      <w:r w:rsidR="00110169" w:rsidRPr="0039406B">
        <w:rPr>
          <w:rFonts w:cstheme="majorBidi"/>
        </w:rPr>
        <w:t xml:space="preserve"> and six out of eight care model interventions were co</w:t>
      </w:r>
      <w:r w:rsidR="00507C1E" w:rsidRPr="0039406B">
        <w:rPr>
          <w:rFonts w:cstheme="majorBidi"/>
        </w:rPr>
        <w:t xml:space="preserve">nducted in care home settings. </w:t>
      </w:r>
      <w:r w:rsidR="00110169" w:rsidRPr="0039406B">
        <w:rPr>
          <w:rFonts w:cstheme="majorBidi"/>
        </w:rPr>
        <w:t xml:space="preserve">Nurse support intervention studies were conducted in </w:t>
      </w:r>
      <w:r w:rsidR="003D4C2A" w:rsidRPr="0039406B">
        <w:rPr>
          <w:rFonts w:cstheme="majorBidi"/>
        </w:rPr>
        <w:t xml:space="preserve">hospital settings (n=3), district nursing services (n=1), hospice at home (n=1) and outpatient oncology service (n=1).  </w:t>
      </w:r>
      <w:r w:rsidR="002F1CA3" w:rsidRPr="0039406B">
        <w:rPr>
          <w:rFonts w:cstheme="majorBidi"/>
        </w:rPr>
        <w:t xml:space="preserve">Eleven studies were conducted in USA, </w:t>
      </w:r>
      <w:r w:rsidR="0076376C" w:rsidRPr="0039406B">
        <w:rPr>
          <w:rFonts w:cstheme="majorBidi"/>
        </w:rPr>
        <w:t>with</w:t>
      </w:r>
      <w:r w:rsidR="002F1CA3" w:rsidRPr="0039406B">
        <w:rPr>
          <w:rFonts w:cstheme="majorBidi"/>
        </w:rPr>
        <w:t xml:space="preserve"> the other studies conducted in a range of other coun</w:t>
      </w:r>
      <w:r w:rsidRPr="0039406B">
        <w:rPr>
          <w:rFonts w:cstheme="majorBidi"/>
        </w:rPr>
        <w:t>tries</w:t>
      </w:r>
      <w:r w:rsidR="00967A11" w:rsidRPr="0039406B">
        <w:rPr>
          <w:rFonts w:cstheme="majorBidi"/>
        </w:rPr>
        <w:t xml:space="preserve"> mostly in Europe but also including Australia, Canada, China and Turkey</w:t>
      </w:r>
      <w:r w:rsidR="002F1CA3" w:rsidRPr="0039406B">
        <w:rPr>
          <w:rFonts w:cstheme="majorBidi"/>
        </w:rPr>
        <w:t xml:space="preserve">.  </w:t>
      </w:r>
    </w:p>
    <w:p w14:paraId="7695F195" w14:textId="77777777" w:rsidR="00987DA3" w:rsidRPr="0039406B" w:rsidRDefault="00A216EF" w:rsidP="003A7D58">
      <w:pPr>
        <w:spacing w:line="360" w:lineRule="auto"/>
        <w:rPr>
          <w:rFonts w:cstheme="majorBidi"/>
        </w:rPr>
      </w:pPr>
      <w:r w:rsidRPr="0039406B">
        <w:rPr>
          <w:rFonts w:cstheme="majorBidi"/>
        </w:rPr>
        <w:t>Study p</w:t>
      </w:r>
      <w:r w:rsidR="00987DA3" w:rsidRPr="0039406B">
        <w:rPr>
          <w:rFonts w:cstheme="majorBidi"/>
        </w:rPr>
        <w:t>ar</w:t>
      </w:r>
      <w:r w:rsidR="00331951" w:rsidRPr="0039406B">
        <w:rPr>
          <w:rFonts w:cstheme="majorBidi"/>
        </w:rPr>
        <w:t>ticipants included nurses</w:t>
      </w:r>
      <w:r w:rsidR="00CB1FCF" w:rsidRPr="0039406B">
        <w:rPr>
          <w:rFonts w:cstheme="majorBidi"/>
        </w:rPr>
        <w:t>, nurse managers</w:t>
      </w:r>
      <w:r w:rsidRPr="0039406B">
        <w:rPr>
          <w:rFonts w:cstheme="majorBidi"/>
        </w:rPr>
        <w:t>,</w:t>
      </w:r>
      <w:r w:rsidR="00CB1FCF" w:rsidRPr="0039406B">
        <w:rPr>
          <w:rFonts w:cstheme="majorBidi"/>
        </w:rPr>
        <w:t xml:space="preserve"> </w:t>
      </w:r>
      <w:r w:rsidR="00331951" w:rsidRPr="0039406B">
        <w:rPr>
          <w:rFonts w:cstheme="majorBidi"/>
        </w:rPr>
        <w:t>patients</w:t>
      </w:r>
      <w:r w:rsidR="00CB1FCF" w:rsidRPr="0039406B">
        <w:rPr>
          <w:rFonts w:cstheme="majorBidi"/>
        </w:rPr>
        <w:t xml:space="preserve"> and relatives</w:t>
      </w:r>
      <w:r w:rsidR="00987DA3" w:rsidRPr="0039406B">
        <w:rPr>
          <w:rFonts w:cstheme="majorBidi"/>
        </w:rPr>
        <w:t xml:space="preserve">. </w:t>
      </w:r>
      <w:r w:rsidR="00967A11" w:rsidRPr="0039406B">
        <w:rPr>
          <w:rFonts w:cstheme="majorBidi"/>
        </w:rPr>
        <w:t xml:space="preserve">To evaluate the effect of the interventions a range of measurements were used, mainly self-reported instruments, but the effect was also proxy rated by researchers and using instruments based on researcher assessments of verbal communication and interaction.  </w:t>
      </w:r>
      <w:r w:rsidR="00D370FF" w:rsidRPr="0039406B">
        <w:rPr>
          <w:rFonts w:cstheme="majorBidi"/>
        </w:rPr>
        <w:t xml:space="preserve">The outcomes </w:t>
      </w:r>
      <w:r w:rsidR="002F1CA3" w:rsidRPr="0039406B">
        <w:rPr>
          <w:rFonts w:cstheme="majorBidi"/>
        </w:rPr>
        <w:t xml:space="preserve">measured in </w:t>
      </w:r>
      <w:r w:rsidR="00D370FF" w:rsidRPr="0039406B">
        <w:rPr>
          <w:rFonts w:cstheme="majorBidi"/>
        </w:rPr>
        <w:t>the studies varied widely, but could be</w:t>
      </w:r>
      <w:r w:rsidR="002A75FE" w:rsidRPr="0039406B">
        <w:rPr>
          <w:rFonts w:cstheme="majorBidi"/>
        </w:rPr>
        <w:t xml:space="preserve"> classified into three </w:t>
      </w:r>
      <w:r w:rsidR="002F1CA3" w:rsidRPr="0039406B">
        <w:rPr>
          <w:rFonts w:cstheme="majorBidi"/>
        </w:rPr>
        <w:t>types:</w:t>
      </w:r>
      <w:r w:rsidR="002A75FE" w:rsidRPr="0039406B">
        <w:rPr>
          <w:rFonts w:cstheme="majorBidi"/>
        </w:rPr>
        <w:t xml:space="preserve"> n</w:t>
      </w:r>
      <w:r w:rsidR="00D370FF" w:rsidRPr="0039406B">
        <w:rPr>
          <w:rFonts w:cstheme="majorBidi"/>
        </w:rPr>
        <w:t>urse</w:t>
      </w:r>
      <w:r w:rsidR="002F1CA3" w:rsidRPr="0039406B">
        <w:rPr>
          <w:rFonts w:cstheme="majorBidi"/>
        </w:rPr>
        <w:t>-based</w:t>
      </w:r>
      <w:r w:rsidR="00D370FF" w:rsidRPr="0039406B">
        <w:rPr>
          <w:rFonts w:cstheme="majorBidi"/>
        </w:rPr>
        <w:t xml:space="preserve"> outcomes</w:t>
      </w:r>
      <w:r w:rsidR="002A75FE" w:rsidRPr="0039406B">
        <w:rPr>
          <w:rFonts w:cstheme="majorBidi"/>
        </w:rPr>
        <w:t>, q</w:t>
      </w:r>
      <w:r w:rsidR="00D370FF" w:rsidRPr="0039406B">
        <w:rPr>
          <w:rFonts w:cstheme="majorBidi"/>
        </w:rPr>
        <w:t>uality of care</w:t>
      </w:r>
      <w:r w:rsidR="002A75FE" w:rsidRPr="0039406B">
        <w:rPr>
          <w:rFonts w:cstheme="majorBidi"/>
        </w:rPr>
        <w:t>, and p</w:t>
      </w:r>
      <w:r w:rsidR="00D370FF" w:rsidRPr="0039406B">
        <w:rPr>
          <w:rFonts w:cstheme="majorBidi"/>
        </w:rPr>
        <w:t>atient</w:t>
      </w:r>
      <w:r w:rsidR="002F1CA3" w:rsidRPr="0039406B">
        <w:rPr>
          <w:rFonts w:cstheme="majorBidi"/>
        </w:rPr>
        <w:t>-based</w:t>
      </w:r>
      <w:r w:rsidR="00D370FF" w:rsidRPr="0039406B">
        <w:rPr>
          <w:rFonts w:cstheme="majorBidi"/>
        </w:rPr>
        <w:t xml:space="preserve"> outcomes. </w:t>
      </w:r>
    </w:p>
    <w:p w14:paraId="4FDB108F" w14:textId="77777777" w:rsidR="00672F9C" w:rsidRPr="00672F9C" w:rsidRDefault="00672F9C" w:rsidP="00672F9C">
      <w:pPr>
        <w:pStyle w:val="ListParagraph"/>
        <w:numPr>
          <w:ilvl w:val="0"/>
          <w:numId w:val="12"/>
        </w:numPr>
        <w:spacing w:line="360" w:lineRule="auto"/>
        <w:rPr>
          <w:rFonts w:cstheme="majorBidi"/>
          <w:i/>
        </w:rPr>
      </w:pPr>
      <w:r>
        <w:rPr>
          <w:rFonts w:cstheme="majorBidi"/>
          <w:i/>
        </w:rPr>
        <w:t>Quality of intervention reporting</w:t>
      </w:r>
    </w:p>
    <w:p w14:paraId="22171697" w14:textId="105EF9D9" w:rsidR="00672F9C" w:rsidRPr="00672F9C" w:rsidRDefault="00672F9C" w:rsidP="00783244">
      <w:pPr>
        <w:spacing w:line="360" w:lineRule="auto"/>
        <w:rPr>
          <w:rFonts w:cstheme="majorBidi"/>
        </w:rPr>
      </w:pPr>
      <w:r>
        <w:rPr>
          <w:rFonts w:cstheme="majorBidi"/>
        </w:rPr>
        <w:t xml:space="preserve">Three types of intervention were identified: staff training, care model and nurse support.  </w:t>
      </w:r>
      <w:r w:rsidR="00F85F35">
        <w:rPr>
          <w:rFonts w:cstheme="majorBidi"/>
        </w:rPr>
        <w:t xml:space="preserve">Interventions varied considerably in the extent to which they drew on an explicit theoretical foundation.  </w:t>
      </w:r>
      <w:r w:rsidRPr="00672F9C">
        <w:rPr>
          <w:rFonts w:cstheme="majorBidi"/>
        </w:rPr>
        <w:t xml:space="preserve">Staff training interventions comprised training on verbal interactions, communication, communicating about spirituality and spiritual care, and empathy. </w:t>
      </w:r>
      <w:r w:rsidR="00783244">
        <w:rPr>
          <w:rFonts w:cstheme="majorBidi"/>
        </w:rPr>
        <w:t xml:space="preserve"> Only four s</w:t>
      </w:r>
      <w:r w:rsidR="00F85F35">
        <w:rPr>
          <w:rFonts w:cstheme="majorBidi"/>
        </w:rPr>
        <w:t xml:space="preserve">taff training interventions in </w:t>
      </w:r>
      <w:r w:rsidRPr="00672F9C">
        <w:rPr>
          <w:rFonts w:cstheme="majorBidi"/>
        </w:rPr>
        <w:t xml:space="preserve">included studies had an explicit theoretical base. </w:t>
      </w:r>
      <w:r w:rsidR="00F85F35">
        <w:rPr>
          <w:rFonts w:cstheme="majorBidi"/>
        </w:rPr>
        <w:t xml:space="preserve">These were </w:t>
      </w:r>
      <w:r w:rsidRPr="00672F9C">
        <w:rPr>
          <w:rFonts w:cstheme="majorBidi"/>
        </w:rPr>
        <w:t xml:space="preserve">Solution-Focused Brief Therapy </w:t>
      </w:r>
      <w:r w:rsidRPr="00672F9C">
        <w:rPr>
          <w:rFonts w:cstheme="majorBidi"/>
        </w:rPr>
        <w:fldChar w:fldCharType="begin"/>
      </w:r>
      <w:r w:rsidRPr="00672F9C">
        <w:rPr>
          <w:rFonts w:cstheme="majorBidi"/>
        </w:rPr>
        <w:instrText xml:space="preserve"> ADDIN EN.CITE &lt;EndNote&gt;&lt;Cite&gt;&lt;Author&gt;Boscart&lt;/Author&gt;&lt;Year&gt;2009&lt;/Year&gt;&lt;RecNum&gt;22&lt;/RecNum&gt;&lt;DisplayText&gt;(Boscart 2009)&lt;/DisplayText&gt;&lt;record&gt;&lt;rec-number&gt;22&lt;/rec-number&gt;&lt;foreign-keys&gt;&lt;key app="EN" db-id="9sdse2rs75tfpuev9aqxfd0jt9f5fatxdvvv" timestamp="1464167581"&gt;22&lt;/key&gt;&lt;/foreign-keys&gt;&lt;ref-type name="Journal Article"&gt;17&lt;/ref-type&gt;&lt;contributors&gt;&lt;authors&gt;&lt;author&gt;Boscart, Veronique M.&lt;/author&gt;&lt;/authors&gt;&lt;/contributors&gt;&lt;auth-address&gt;Bloomberg Faculty of Nursing, University of Toronto, Toronto, Ontario, Canada. veronique.boscart@utoronto.ca&lt;/auth-address&gt;&lt;titles&gt;&lt;title&gt;A communication intervention for nursing staff in chronic care&lt;/title&gt;&lt;secondary-title&gt;Journal Of Advanced Nursing&lt;/secondary-title&gt;&lt;/titles&gt;&lt;periodical&gt;&lt;full-title&gt;Journal of Advanced Nursing&lt;/full-title&gt;&lt;/periodical&gt;&lt;pages&gt;1823-1832&lt;/pages&gt;&lt;volume&gt;65&lt;/volume&gt;&lt;number&gt;9&lt;/number&gt;&lt;keywords&gt;&lt;keyword&gt;Nurse-Patient Relations*&lt;/keyword&gt;&lt;keyword&gt;Verbal Behavior*&lt;/keyword&gt;&lt;keyword&gt;Chronic Disease/*nursing&lt;/keyword&gt;&lt;keyword&gt;Education, Nursing/*methods&lt;/keyword&gt;&lt;keyword&gt;Adult&lt;/keyword&gt;&lt;keyword&gt;Aged&lt;/keyword&gt;&lt;keyword&gt;Aged, 80 and over&lt;/keyword&gt;&lt;keyword&gt;Attitude of Health Personnel&lt;/keyword&gt;&lt;keyword&gt;Female&lt;/keyword&gt;&lt;keyword&gt;Humans&lt;/keyword&gt;&lt;keyword&gt;Male&lt;/keyword&gt;&lt;keyword&gt;Middle Aged&lt;/keyword&gt;&lt;keyword&gt;Nursing Education Research&lt;/keyword&gt;&lt;keyword&gt;Patient Satisfaction&lt;/keyword&gt;&lt;keyword&gt;Patient-Centered Care/methods&lt;/keyword&gt;&lt;/keywords&gt;&lt;dates&gt;&lt;year&gt;2009&lt;/year&gt;&lt;/dates&gt;&lt;pub-location&gt;England&lt;/pub-location&gt;&lt;publisher&gt;Blackwell Scientific Publications&lt;/publisher&gt;&lt;isbn&gt;1365-2648&lt;/isbn&gt;&lt;accession-num&gt;19694845&lt;/accession-num&gt;&lt;urls&gt;&lt;related-urls&gt;&lt;url&gt;http://search.ebscohost.com/login.aspx?direct=true&amp;amp;db=cmedm&amp;amp;AN=19694845&amp;amp;site=ehost-live&lt;/url&gt;&lt;/related-urls&gt;&lt;/urls&gt;&lt;electronic-resource-num&gt;10.1111/j.1365-2648.2009.05035.x&lt;/electronic-resource-num&gt;&lt;remote-database-name&gt;cmedm&lt;/remote-database-name&gt;&lt;remote-database-provider&gt;EBSCOhost&lt;/remote-database-provider&gt;&lt;/record&gt;&lt;/Cite&gt;&lt;/EndNote&gt;</w:instrText>
      </w:r>
      <w:r w:rsidRPr="00672F9C">
        <w:rPr>
          <w:rFonts w:cstheme="majorBidi"/>
        </w:rPr>
        <w:fldChar w:fldCharType="separate"/>
      </w:r>
      <w:r w:rsidRPr="00672F9C">
        <w:rPr>
          <w:rFonts w:cstheme="majorBidi"/>
          <w:noProof/>
        </w:rPr>
        <w:t>(Boscart 2009)</w:t>
      </w:r>
      <w:r w:rsidRPr="00672F9C">
        <w:rPr>
          <w:rFonts w:cstheme="majorBidi"/>
        </w:rPr>
        <w:fldChar w:fldCharType="end"/>
      </w:r>
      <w:r w:rsidRPr="00672F9C">
        <w:rPr>
          <w:rFonts w:cstheme="majorBidi"/>
        </w:rPr>
        <w:t xml:space="preserve">, relationship-based care model/caring theories </w:t>
      </w:r>
      <w:r w:rsidRPr="00672F9C">
        <w:rPr>
          <w:rFonts w:cstheme="majorBidi"/>
        </w:rPr>
        <w:fldChar w:fldCharType="begin">
          <w:fldData xml:space="preserve">PEVuZE5vdGU+PENpdGU+PEF1dGhvcj5HbGVtYm9ja2k8L0F1dGhvcj48WWVhcj4yMDEwPC9ZZWFy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</w:fldData>
        </w:fldChar>
      </w:r>
      <w:r w:rsidRPr="00672F9C">
        <w:rPr>
          <w:rFonts w:cstheme="majorBidi"/>
        </w:rPr>
        <w:instrText xml:space="preserve"> ADDIN EN.CITE </w:instrText>
      </w:r>
      <w:r w:rsidRPr="00672F9C">
        <w:rPr>
          <w:rFonts w:cstheme="majorBidi"/>
        </w:rPr>
        <w:fldChar w:fldCharType="begin">
          <w:fldData xml:space="preserve">PEVuZE5vdGU+PENpdGU+PEF1dGhvcj5HbGVtYm9ja2k8L0F1dGhvcj48WWVhcj4yMDEwPC9ZZWFy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Glembocki and Dunn 2010)</w:t>
      </w:r>
      <w:r w:rsidRPr="00672F9C">
        <w:rPr>
          <w:rFonts w:cstheme="majorBidi"/>
        </w:rPr>
        <w:fldChar w:fldCharType="end"/>
      </w:r>
      <w:r w:rsidRPr="00672F9C">
        <w:rPr>
          <w:rFonts w:cstheme="majorBidi"/>
        </w:rPr>
        <w:t xml:space="preserve">, reminiscence theory </w:t>
      </w:r>
      <w:r w:rsidR="00F85F35">
        <w:rPr>
          <w:rFonts w:cstheme="majorBidi"/>
        </w:rPr>
        <w:t xml:space="preserve">and </w:t>
      </w:r>
      <w:r w:rsidRPr="00672F9C">
        <w:rPr>
          <w:rFonts w:cstheme="majorBidi"/>
        </w:rPr>
        <w:t xml:space="preserve"> adult learning theory </w:t>
      </w:r>
      <w:r w:rsidRPr="00672F9C">
        <w:rPr>
          <w:rFonts w:cstheme="majorBidi"/>
        </w:rPr>
        <w:fldChar w:fldCharType="begin"/>
      </w:r>
      <w:r w:rsidRPr="00672F9C">
        <w:rPr>
          <w:rFonts w:cstheme="majorBidi"/>
        </w:rPr>
        <w:instrText xml:space="preserve"> ADDIN EN.CITE &lt;EndNote&gt;&lt;Cite&gt;&lt;Author&gt;Puentes&lt;/Author&gt;&lt;Year&gt;1995&lt;/Year&gt;&lt;RecNum&gt;24&lt;/RecNum&gt;&lt;DisplayText&gt;(Puentes 1995)&lt;/DisplayText&gt;&lt;record&gt;&lt;rec-number&gt;24&lt;/rec-number&gt;&lt;foreign-keys&gt;&lt;key app="EN" db-id="9sdse2rs75tfpuev9aqxfd0jt9f5fatxdvvv" timestamp="1464167581"&gt;24&lt;/key&gt;&lt;/foreign-keys&gt;&lt;ref-type name="Thesis"&gt;32&lt;/ref-type&gt;&lt;contributors&gt;&lt;authors&gt;&lt;author&gt;Puentes, W. J.&lt;/author&gt;&lt;/authors&gt;&lt;/contributors&gt;&lt;titles&gt;&lt;title&gt;Effects of a reminiscence learning experience on registered nurses&amp;apos; attitudes toward and empathy with older adults&lt;/title&gt;&lt;/titles&gt;&lt;volume&gt;Doctoral Thesis,&lt;/volume&gt;&lt;keywords&gt;&lt;keyword&gt;Registered Nurses&lt;/keyword&gt;&lt;keyword&gt;Nurse Attitudes -- Evaluation&lt;/keyword&gt;&lt;keyword&gt;Empathy -- Evaluation&lt;/keyword&gt;&lt;keyword&gt;Outcomes of Education&lt;/keyword&gt;&lt;keyword&gt;Ageism -- Evaluation&lt;/keyword&gt;&lt;keyword&gt;Learning Methods -- Evaluation&lt;/keyword&gt;&lt;keyword&gt;Staff Development -- Evaluation&lt;/keyword&gt;&lt;keyword&gt;Conceptual Framework&lt;/keyword&gt;&lt;keyword&gt;Research Instruments&lt;/keyword&gt;&lt;keyword&gt;T-Tests&lt;/keyword&gt;&lt;keyword&gt;Human&lt;/keyword&gt;&lt;/keywords&gt;&lt;dates&gt;&lt;year&gt;1995&lt;/year&gt;&lt;/dates&gt;&lt;publisher&gt;Widener University, USA&lt;/publisher&gt;&lt;urls&gt;&lt;related-urls&gt;&lt;url&gt;http://search.ebscohost.com/login.aspx?direct=true&amp;amp;db=rzh&amp;amp;AN=1999063970&amp;amp;site=ehost-live&lt;/url&gt;&lt;/related-urls&gt;&lt;/urls&gt;&lt;remote-database-name&gt;rzh&lt;/remote-database-name&gt;&lt;remote-database-provider&gt;EBSCOhost&lt;/remote-database-provider&gt;&lt;/record&gt;&lt;/Cite&gt;&lt;/EndNote&gt;</w:instrText>
      </w:r>
      <w:r w:rsidRPr="00672F9C">
        <w:rPr>
          <w:rFonts w:cstheme="majorBidi"/>
        </w:rPr>
        <w:fldChar w:fldCharType="separate"/>
      </w:r>
      <w:r w:rsidRPr="00672F9C">
        <w:rPr>
          <w:rFonts w:cstheme="majorBidi"/>
          <w:noProof/>
        </w:rPr>
        <w:t>(Puentes 1995)</w:t>
      </w:r>
      <w:r w:rsidRPr="00672F9C">
        <w:rPr>
          <w:rFonts w:cstheme="majorBidi"/>
        </w:rPr>
        <w:fldChar w:fldCharType="end"/>
      </w:r>
      <w:r w:rsidRPr="00672F9C">
        <w:rPr>
          <w:rFonts w:cstheme="majorBidi"/>
        </w:rPr>
        <w:t xml:space="preserve">, </w:t>
      </w:r>
      <w:r w:rsidR="00F85F35">
        <w:rPr>
          <w:rFonts w:cstheme="majorBidi"/>
        </w:rPr>
        <w:t>and</w:t>
      </w:r>
      <w:r w:rsidR="00F85F35" w:rsidRPr="00672F9C">
        <w:rPr>
          <w:rFonts w:cstheme="majorBidi"/>
        </w:rPr>
        <w:t xml:space="preserve"> </w:t>
      </w:r>
      <w:r w:rsidRPr="00672F9C">
        <w:rPr>
          <w:rFonts w:cstheme="majorBidi"/>
        </w:rPr>
        <w:t xml:space="preserve">the Tibetan Buddhist tradition </w:t>
      </w:r>
      <w:r w:rsidRPr="00672F9C">
        <w:rPr>
          <w:rFonts w:cstheme="majorBidi"/>
        </w:rPr>
        <w:lastRenderedPageBreak/>
        <w:fldChar w:fldCharType="begin"/>
      </w:r>
      <w:r w:rsidRPr="00672F9C">
        <w:rPr>
          <w:rFonts w:cstheme="majorBidi"/>
        </w:rPr>
        <w:instrText xml:space="preserve"> ADDIN EN.CITE &lt;EndNote&gt;&lt;Cite&gt;&lt;Author&gt;Wasner&lt;/Author&gt;&lt;Year&gt;2005&lt;/Year&gt;&lt;RecNum&gt;25&lt;/RecNum&gt;&lt;DisplayText&gt;(Wasner et al. 2005)&lt;/DisplayText&gt;&lt;record&gt;&lt;rec-number&gt;25&lt;/rec-number&gt;&lt;foreign-keys&gt;&lt;key app="EN" db-id="9sdse2rs75tfpuev9aqxfd0jt9f5fatxdvvv" timestamp="1464167581"&gt;25&lt;/key&gt;&lt;/foreign-keys&gt;&lt;ref-type name="Journal Article"&gt;17&lt;/ref-type&gt;&lt;contributors&gt;&lt;authors&gt;&lt;author&gt;Wasner, Maria&lt;/author&gt;&lt;author&gt;Longaker, Christine&lt;/author&gt;&lt;author&gt;Fegg, Martin Johannes&lt;/author&gt;&lt;author&gt;Borasio, Gian Domenico&lt;/author&gt;&lt;/authors&gt;&lt;/contributors&gt;&lt;auth-address&gt;Interdisciplinary Centre for Palliative Medicine, Ludwig-Maximilians-University, Munich.&lt;/auth-address&gt;&lt;titles&gt;&lt;title&gt;Effects of spiritual care training for palliative care professionals&lt;/title&gt;&lt;secondary-title&gt;Palliative Medicine&lt;/secondary-title&gt;&lt;/titles&gt;&lt;periodical&gt;&lt;full-title&gt;Palliative Medicine&lt;/full-title&gt;&lt;/periodical&gt;&lt;pages&gt;99-104&lt;/pages&gt;&lt;volume&gt;19&lt;/volume&gt;&lt;number&gt;2&lt;/number&gt;&lt;keywords&gt;&lt;keyword&gt;Attitude of Health Personnel*&lt;/keyword&gt;&lt;keyword&gt;Health Knowledge, Attitudes, Practice*&lt;/keyword&gt;&lt;keyword&gt;Palliative Care*&lt;/keyword&gt;&lt;keyword&gt;Spirituality*&lt;/keyword&gt;&lt;keyword&gt;Pastoral Care/*methods&lt;/keyword&gt;&lt;keyword&gt;Adult&lt;/keyword&gt;&lt;keyword&gt;Aged&lt;/keyword&gt;&lt;keyword&gt;Education, Medical, Continuing&lt;/keyword&gt;&lt;keyword&gt;Empathy&lt;/keyword&gt;&lt;keyword&gt;Female&lt;/keyword&gt;&lt;keyword&gt;Holistic Health&lt;/keyword&gt;&lt;keyword&gt;Humans&lt;/keyword&gt;&lt;keyword&gt;Male&lt;/keyword&gt;&lt;keyword&gt;Middle Aged&lt;/keyword&gt;&lt;keyword&gt;Prospective Studies&lt;/keyword&gt;&lt;keyword&gt;Quality of Life&lt;/keyword&gt;&lt;keyword&gt;Questionnaires&lt;/keyword&gt;&lt;keyword&gt;Religion&lt;/keyword&gt;&lt;/keywords&gt;&lt;dates&gt;&lt;year&gt;2005&lt;/year&gt;&lt;/dates&gt;&lt;pub-location&gt;England&lt;/pub-location&gt;&lt;publisher&gt;SAGE Publications&lt;/publisher&gt;&lt;isbn&gt;0269-2163&lt;/isbn&gt;&lt;accession-num&gt;15810747&lt;/accession-num&gt;&lt;urls&gt;&lt;related-urls&gt;&lt;url&gt;http://search.ebscohost.com/login.aspx?direct=true&amp;amp;db=cmedm&amp;amp;AN=15810747&amp;amp;site=ehost-live&lt;/url&gt;&lt;/related-urls&gt;&lt;/urls&gt;&lt;remote-database-name&gt;cmedm&lt;/remote-database-name&gt;&lt;remote-database-provider&gt;EBSCOhost&lt;/remote-database-provider&gt;&lt;/record&gt;&lt;/Cite&gt;&lt;/EndNote&gt;</w:instrText>
      </w:r>
      <w:r w:rsidRPr="00672F9C">
        <w:rPr>
          <w:rFonts w:cstheme="majorBidi"/>
        </w:rPr>
        <w:fldChar w:fldCharType="separate"/>
      </w:r>
      <w:r w:rsidRPr="00672F9C">
        <w:rPr>
          <w:rFonts w:cstheme="majorBidi"/>
          <w:noProof/>
        </w:rPr>
        <w:t>(Wasner et al. 2005)</w:t>
      </w:r>
      <w:r w:rsidRPr="00672F9C">
        <w:rPr>
          <w:rFonts w:cstheme="majorBidi"/>
        </w:rPr>
        <w:fldChar w:fldCharType="end"/>
      </w:r>
      <w:r w:rsidRPr="00672F9C">
        <w:rPr>
          <w:rFonts w:cstheme="majorBidi"/>
        </w:rPr>
        <w:t xml:space="preserve">. Some interventions </w:t>
      </w:r>
      <w:r w:rsidR="00F85F35">
        <w:rPr>
          <w:rFonts w:cstheme="majorBidi"/>
        </w:rPr>
        <w:t>drew</w:t>
      </w:r>
      <w:r w:rsidRPr="00672F9C">
        <w:rPr>
          <w:rFonts w:cstheme="majorBidi"/>
        </w:rPr>
        <w:t xml:space="preserve"> on definitions of </w:t>
      </w:r>
      <w:r w:rsidR="00F85F35">
        <w:rPr>
          <w:rFonts w:cstheme="majorBidi"/>
        </w:rPr>
        <w:t xml:space="preserve">particular </w:t>
      </w:r>
      <w:r w:rsidRPr="00672F9C">
        <w:rPr>
          <w:rFonts w:cstheme="majorBidi"/>
        </w:rPr>
        <w:t xml:space="preserve">concepts, such as empathy </w:t>
      </w:r>
      <w:r w:rsidRPr="00672F9C">
        <w:rPr>
          <w:rFonts w:cstheme="majorBidi"/>
        </w:rPr>
        <w:fldChar w:fldCharType="begin">
          <w:fldData xml:space="preserve">PEVuZE5vdGU+PENpdGU+PEF1dGhvcj5BbsOnZWw8L0F1dGhvcj48WWVhcj4yMDA2PC9ZZWFyPjxS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</w:fldData>
        </w:fldChar>
      </w:r>
      <w:r w:rsidRPr="00672F9C">
        <w:rPr>
          <w:rFonts w:cstheme="majorBidi"/>
        </w:rPr>
        <w:instrText xml:space="preserve"> ADDIN EN.CITE </w:instrText>
      </w:r>
      <w:r w:rsidRPr="00672F9C">
        <w:rPr>
          <w:rFonts w:cstheme="majorBidi"/>
        </w:rPr>
        <w:fldChar w:fldCharType="begin">
          <w:fldData xml:space="preserve">PEVuZE5vdGU+PENpdGU+PEF1dGhvcj5BbsOnZWw8L0F1dGhvcj48WWVhcj4yMDA2PC9ZZWFyPjxS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Ançel 2006, La Monica et al. 1987, Searcy 1990)</w:t>
      </w:r>
      <w:r w:rsidRPr="00672F9C">
        <w:rPr>
          <w:rFonts w:cstheme="majorBidi"/>
        </w:rPr>
        <w:fldChar w:fldCharType="end"/>
      </w:r>
      <w:r w:rsidRPr="00672F9C">
        <w:rPr>
          <w:rFonts w:cstheme="majorBidi"/>
        </w:rPr>
        <w:t xml:space="preserve"> and caring behaviours </w:t>
      </w:r>
      <w:r w:rsidRPr="00672F9C">
        <w:rPr>
          <w:rFonts w:cstheme="majorBidi"/>
        </w:rPr>
        <w:fldChar w:fldCharType="begin">
          <w:fldData xml:space="preserve">PEVuZE5vdGU+PENpdGU+PEF1dGhvcj5ZZWFrZWw8L0F1dGhvcj48WWVhcj4yMDAzPC9ZZWFyPjxS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</w:fldData>
        </w:fldChar>
      </w:r>
      <w:r w:rsidRPr="00672F9C">
        <w:rPr>
          <w:rFonts w:cstheme="majorBidi"/>
        </w:rPr>
        <w:instrText xml:space="preserve"> ADDIN EN.CITE </w:instrText>
      </w:r>
      <w:r w:rsidRPr="00672F9C">
        <w:rPr>
          <w:rFonts w:cstheme="majorBidi"/>
        </w:rPr>
        <w:fldChar w:fldCharType="begin">
          <w:fldData xml:space="preserve">PEVuZE5vdGU+PENpdGU+PEF1dGhvcj5ZZWFrZWw8L0F1dGhvcj48WWVhcj4yMDAzPC9ZZWFyPjxS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Yeakel et al. 2003)</w:t>
      </w:r>
      <w:r w:rsidRPr="00672F9C">
        <w:rPr>
          <w:rFonts w:cstheme="majorBidi"/>
        </w:rPr>
        <w:fldChar w:fldCharType="end"/>
      </w:r>
      <w:r w:rsidRPr="00672F9C">
        <w:rPr>
          <w:rFonts w:cstheme="majorBidi"/>
        </w:rPr>
        <w:t xml:space="preserve">. Other studies lacked an explicit </w:t>
      </w:r>
      <w:r w:rsidR="00F85F35">
        <w:rPr>
          <w:rFonts w:cstheme="majorBidi"/>
        </w:rPr>
        <w:t>theoretical foundation</w:t>
      </w:r>
      <w:r w:rsidRPr="00672F9C">
        <w:rPr>
          <w:rFonts w:cstheme="majorBidi"/>
        </w:rPr>
        <w:t xml:space="preserve">, referring only to results from previous research studies. </w:t>
      </w:r>
    </w:p>
    <w:p w14:paraId="6ACA741F" w14:textId="1E354929" w:rsidR="00672F9C" w:rsidRPr="00672F9C" w:rsidRDefault="00672F9C" w:rsidP="00783244">
      <w:pPr>
        <w:spacing w:line="360" w:lineRule="auto"/>
        <w:rPr>
          <w:rFonts w:cstheme="majorBidi"/>
        </w:rPr>
      </w:pPr>
      <w:r w:rsidRPr="00672F9C">
        <w:rPr>
          <w:rFonts w:cstheme="majorBidi"/>
        </w:rPr>
        <w:t>By contrast, all interventions introducing and testing a new care model were underpinned by an explicit framework</w:t>
      </w:r>
      <w:r w:rsidR="00F85F35">
        <w:rPr>
          <w:rFonts w:cstheme="majorBidi"/>
        </w:rPr>
        <w:t xml:space="preserve">. Most used </w:t>
      </w:r>
      <w:r w:rsidRPr="00672F9C">
        <w:rPr>
          <w:rFonts w:cstheme="majorBidi"/>
        </w:rPr>
        <w:t>theories or models developed in caring and nursing, except for one study using the International Classification of Funct</w:t>
      </w:r>
      <w:r w:rsidR="00783244">
        <w:rPr>
          <w:rFonts w:cstheme="majorBidi"/>
        </w:rPr>
        <w:t>ioning, Disability and Health (</w:t>
      </w:r>
      <w:r w:rsidRPr="00672F9C">
        <w:rPr>
          <w:rFonts w:cstheme="majorBidi"/>
        </w:rPr>
        <w:t>ICF</w:t>
      </w:r>
      <w:r w:rsidR="00783244">
        <w:rPr>
          <w:rFonts w:cstheme="majorBidi"/>
        </w:rPr>
        <w:t>)</w:t>
      </w:r>
      <w:r w:rsidRPr="00672F9C">
        <w:rPr>
          <w:rFonts w:cstheme="majorBidi"/>
        </w:rPr>
        <w:t xml:space="preserve"> as </w:t>
      </w:r>
      <w:r w:rsidR="00783244">
        <w:rPr>
          <w:rFonts w:cstheme="majorBidi"/>
        </w:rPr>
        <w:t>the basis</w:t>
      </w:r>
      <w:r w:rsidRPr="00672F9C">
        <w:rPr>
          <w:rFonts w:cstheme="majorBidi"/>
        </w:rPr>
        <w:t xml:space="preserve"> for </w:t>
      </w:r>
      <w:r w:rsidR="00783244">
        <w:rPr>
          <w:rFonts w:cstheme="majorBidi"/>
        </w:rPr>
        <w:t>an intervention to promote</w:t>
      </w:r>
      <w:r w:rsidRPr="00672F9C">
        <w:rPr>
          <w:rFonts w:cstheme="majorBidi"/>
        </w:rPr>
        <w:t xml:space="preserve"> patient-centred communication </w:t>
      </w:r>
      <w:r w:rsidR="00783244">
        <w:rPr>
          <w:rFonts w:cstheme="majorBidi"/>
        </w:rPr>
        <w:t>with</w:t>
      </w:r>
      <w:r w:rsidRPr="00672F9C">
        <w:rPr>
          <w:rFonts w:cstheme="majorBidi"/>
        </w:rPr>
        <w:t xml:space="preserve"> those living with aphasia/communication impairments</w:t>
      </w:r>
      <w:r w:rsidR="00574E7D">
        <w:rPr>
          <w:rFonts w:cstheme="majorBidi"/>
        </w:rPr>
        <w:t xml:space="preserve"> </w:t>
      </w:r>
      <w:r w:rsidR="00574E7D">
        <w:rPr>
          <w:rFonts w:cstheme="majorBidi"/>
        </w:rPr>
        <w:fldChar w:fldCharType="begin"/>
      </w:r>
      <w:r w:rsidR="00574E7D">
        <w:rPr>
          <w:rFonts w:cstheme="majorBidi"/>
        </w:rPr>
        <w:instrText xml:space="preserve"> ADDIN EN.CITE &lt;EndNote&gt;&lt;Cite&gt;&lt;Author&gt;McGilton&lt;/Author&gt;&lt;Year&gt;2010&lt;/Year&gt;&lt;RecNum&gt;159&lt;/RecNum&gt;&lt;DisplayText&gt;(McGilton et al. 2010)&lt;/DisplayText&gt;&lt;record&gt;&lt;rec-number&gt;159&lt;/rec-number&gt;&lt;foreign-keys&gt;&lt;key app="EN" db-id="rexvfed05dt99nef00nvfpf3frtxezrder5f" times</w:instrText>
      </w:r>
      <w:r w:rsidR="00574E7D">
        <w:rPr>
          <w:rFonts w:cstheme="majorBidi" w:hint="eastAsia"/>
        </w:rPr>
        <w:instrText>tamp="1464185295"&gt;159&lt;/key&gt;&lt;/foreign-keys&gt;&lt;ref-type name="Journal Article"&gt;17&lt;/ref-type&gt;&lt;contributors&gt;&lt;authors&gt;&lt;author&gt;McGilton, Kathy&lt;/author&gt;&lt;author&gt;Sorin</w:instrText>
      </w:r>
      <w:r w:rsidR="00574E7D">
        <w:rPr>
          <w:rFonts w:cstheme="majorBidi" w:hint="eastAsia"/>
        </w:rPr>
        <w:instrText>‐</w:instrText>
      </w:r>
      <w:r w:rsidR="00574E7D">
        <w:rPr>
          <w:rFonts w:cstheme="majorBidi" w:hint="eastAsia"/>
        </w:rPr>
        <w:instrText>Peters, Riva&lt;/author&gt;&lt;author&gt;Sidani, Souraya&lt;/author&gt;&lt;author&gt;Rochon, Elizabeth&lt;/author&gt;&lt;author&gt;Bos</w:instrText>
      </w:r>
      <w:r w:rsidR="00574E7D">
        <w:rPr>
          <w:rFonts w:cstheme="majorBidi"/>
        </w:rPr>
        <w:instrText>cart, Veronique&lt;/author&gt;&lt;author&gt;Fox, Mary&lt;/author&gt;&lt;/authors&gt;&lt;/contributors&gt;&lt;titles&gt;&lt;title&gt;Focus on communication: increasing the opportunity for successful staff–patient interactions&lt;/title&gt;&lt;secondary-title&gt;International Journal of Older People Nursing&lt;/secondary-title&gt;&lt;/titles&gt;&lt;periodical&gt;&lt;full-title&gt;International Journal of Older People Nursing&lt;/full-title&gt;&lt;/periodical&gt;&lt;pages&gt;13-24&lt;/pages&gt;&lt;volume&gt;6&lt;/volume&gt;&lt;number&gt;1&lt;/number&gt;&lt;dates&gt;&lt;year&gt;2010&lt;/year&gt;&lt;/dates&gt;&lt;isbn&gt;1748-3743&lt;/isbn&gt;&lt;urls&gt;&lt;/urls&gt;&lt;/record&gt;&lt;/Cite&gt;&lt;/EndNote&gt;</w:instrText>
      </w:r>
      <w:r w:rsidR="00574E7D">
        <w:rPr>
          <w:rFonts w:cstheme="majorBidi"/>
        </w:rPr>
        <w:fldChar w:fldCharType="separate"/>
      </w:r>
      <w:r w:rsidR="00574E7D">
        <w:rPr>
          <w:rFonts w:cstheme="majorBidi"/>
          <w:noProof/>
        </w:rPr>
        <w:t>(McGilton et al. 2010)</w:t>
      </w:r>
      <w:r w:rsidR="00574E7D">
        <w:rPr>
          <w:rFonts w:cstheme="majorBidi"/>
        </w:rPr>
        <w:fldChar w:fldCharType="end"/>
      </w:r>
      <w:r w:rsidRPr="00672F9C">
        <w:rPr>
          <w:rFonts w:cstheme="majorBidi"/>
        </w:rPr>
        <w:t xml:space="preserve">. Frameworks emphasised the person-centred care/environment/nursing </w:t>
      </w:r>
      <w:r w:rsidRPr="00672F9C">
        <w:rPr>
          <w:rFonts w:cstheme="majorBidi"/>
        </w:rPr>
        <w:fldChar w:fldCharType="begin">
          <w:fldData xml:space="preserve">PEVuZE5vdGU+PENpdGU+PEF1dGhvcj5DaGVub3dldGg8L0F1dGhvcj48WWVhcj4yMDE0PC9ZZWFy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</w:fldData>
        </w:fldChar>
      </w:r>
      <w:r w:rsidRPr="00672F9C">
        <w:rPr>
          <w:rFonts w:cstheme="majorBidi"/>
        </w:rPr>
        <w:instrText xml:space="preserve"> ADDIN EN.CITE </w:instrText>
      </w:r>
      <w:r w:rsidRPr="00672F9C">
        <w:rPr>
          <w:rFonts w:cstheme="majorBidi"/>
        </w:rPr>
        <w:fldChar w:fldCharType="begin">
          <w:fldData xml:space="preserve">PEVuZE5vdGU+PENpdGU+PEF1dGhvcj5DaGVub3dldGg8L0F1dGhvcj48WWVhcj4yMDE0PC9ZZWFy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Chenoweth et al. 2014, McCance et al. 2009, Pipe et al. 2010)</w:t>
      </w:r>
      <w:r w:rsidRPr="00672F9C">
        <w:rPr>
          <w:rFonts w:cstheme="majorBidi"/>
        </w:rPr>
        <w:fldChar w:fldCharType="end"/>
      </w:r>
      <w:r w:rsidRPr="00672F9C">
        <w:rPr>
          <w:rFonts w:cstheme="majorBidi"/>
        </w:rPr>
        <w:t xml:space="preserve">, relationship between nurse and patients </w:t>
      </w:r>
      <w:r w:rsidRPr="00672F9C">
        <w:rPr>
          <w:rFonts w:cstheme="majorBidi"/>
        </w:rPr>
        <w:fldChar w:fldCharType="begin">
          <w:fldData xml:space="preserve">PEVuZE5vdGU+PENpdGU+PEF1dGhvcj5Ccm93biBXaWxzb248L0F1dGhvcj48WWVhcj4yMDEzPC9Z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Pr="00672F9C">
        <w:rPr>
          <w:rFonts w:cstheme="majorBidi"/>
        </w:rPr>
        <w:instrText xml:space="preserve"> ADDIN EN.CITE </w:instrText>
      </w:r>
      <w:r w:rsidRPr="00672F9C">
        <w:rPr>
          <w:rFonts w:cstheme="majorBidi"/>
        </w:rPr>
        <w:fldChar w:fldCharType="begin">
          <w:fldData xml:space="preserve">PEVuZE5vdGU+PENpdGU+PEF1dGhvcj5Ccm93biBXaWxzb248L0F1dGhvcj48WWVhcj4yMDEzPC9Z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Brown Wilson et al. 2013, Finnema et al. 2001, McGilton et al. 2003)</w:t>
      </w:r>
      <w:r w:rsidRPr="00672F9C">
        <w:rPr>
          <w:rFonts w:cstheme="majorBidi"/>
        </w:rPr>
        <w:fldChar w:fldCharType="end"/>
      </w:r>
      <w:r w:rsidRPr="00672F9C">
        <w:rPr>
          <w:rFonts w:cstheme="majorBidi"/>
        </w:rPr>
        <w:t xml:space="preserve"> or dignity in care </w:t>
      </w:r>
      <w:r w:rsidRPr="00672F9C">
        <w:rPr>
          <w:rFonts w:cstheme="majorBidi"/>
        </w:rPr>
        <w:fldChar w:fldCharType="begin">
          <w:fldData xml:space="preserve">PEVuZE5vdGU+PENpdGU+PEF1dGhvcj5IbzwvQXV0aG9yPjxZZWFyPjIwMTU8L1llYXI+PFJlY051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</w:fldData>
        </w:fldChar>
      </w:r>
      <w:r w:rsidRPr="00672F9C">
        <w:rPr>
          <w:rFonts w:cstheme="majorBidi"/>
        </w:rPr>
        <w:instrText xml:space="preserve"> ADDIN EN.CITE </w:instrText>
      </w:r>
      <w:r w:rsidRPr="00672F9C">
        <w:rPr>
          <w:rFonts w:cstheme="majorBidi"/>
        </w:rPr>
        <w:fldChar w:fldCharType="begin">
          <w:fldData xml:space="preserve">PEVuZE5vdGU+PENpdGU+PEF1dGhvcj5IbzwvQXV0aG9yPjxZZWFyPjIwMTU8L1llYXI+PFJlY051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Ho et al. 2015)</w:t>
      </w:r>
      <w:r w:rsidRPr="00672F9C">
        <w:rPr>
          <w:rFonts w:cstheme="majorBidi"/>
        </w:rPr>
        <w:fldChar w:fldCharType="end"/>
      </w:r>
      <w:r w:rsidRPr="00672F9C">
        <w:rPr>
          <w:rFonts w:cstheme="majorBidi"/>
        </w:rPr>
        <w:t xml:space="preserve">. </w:t>
      </w:r>
    </w:p>
    <w:p w14:paraId="73D5BE39" w14:textId="44E74A87" w:rsidR="00672F9C" w:rsidRPr="00672F9C" w:rsidRDefault="00672F9C" w:rsidP="00672F9C">
      <w:pPr>
        <w:spacing w:line="360" w:lineRule="auto"/>
        <w:rPr>
          <w:rFonts w:cstheme="majorBidi"/>
        </w:rPr>
      </w:pPr>
      <w:r w:rsidRPr="00672F9C">
        <w:rPr>
          <w:rFonts w:cstheme="majorBidi"/>
        </w:rPr>
        <w:t xml:space="preserve">Nurse support interventions were based on reducing compassion fatigue, burnout, and/or secondary traumatic stress </w:t>
      </w:r>
      <w:r w:rsidRPr="00672F9C">
        <w:rPr>
          <w:rFonts w:cstheme="majorBidi"/>
        </w:rPr>
        <w:fldChar w:fldCharType="begin">
          <w:fldData xml:space="preserve">PEVuZE5vdGU+PENpdGU+PEF1dGhvcj5GbGFyaXR5PC9BdXRob3I+PFllYXI+MjAxMzwvWWVhcj48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</w:fldData>
        </w:fldChar>
      </w:r>
      <w:r w:rsidRPr="00672F9C">
        <w:rPr>
          <w:rFonts w:cstheme="majorBidi"/>
        </w:rPr>
        <w:instrText xml:space="preserve"> ADDIN EN.CITE </w:instrText>
      </w:r>
      <w:r w:rsidRPr="00672F9C">
        <w:rPr>
          <w:rFonts w:cstheme="majorBidi"/>
        </w:rPr>
        <w:fldChar w:fldCharType="begin">
          <w:fldData xml:space="preserve">PEVuZE5vdGU+PENpdGU+PEF1dGhvcj5GbGFyaXR5PC9BdXRob3I+PFllYXI+MjAxMzwvWWVhcj48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Flarity et al. 2013, Potter et al. 2013)</w:t>
      </w:r>
      <w:r w:rsidRPr="00672F9C">
        <w:rPr>
          <w:rFonts w:cstheme="majorBidi"/>
        </w:rPr>
        <w:fldChar w:fldCharType="end"/>
      </w:r>
      <w:r w:rsidRPr="00672F9C">
        <w:rPr>
          <w:rFonts w:cstheme="majorBidi"/>
        </w:rPr>
        <w:t xml:space="preserve">; and/or bolstering personal resources such as compassion satisfaction, resiliency, empathy </w:t>
      </w:r>
      <w:r w:rsidRPr="00672F9C">
        <w:rPr>
          <w:rFonts w:cstheme="majorBidi"/>
        </w:rPr>
        <w:fldChar w:fldCharType="begin">
          <w:fldData xml:space="preserve">PEVuZE5vdGU+PENpdGU+PEF1dGhvcj5GbGFyaXR5PC9BdXRob3I+PFllYXI+MjAxMzwvWWVhcj48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</w:fldData>
        </w:fldChar>
      </w:r>
      <w:r w:rsidRPr="00672F9C">
        <w:rPr>
          <w:rFonts w:cstheme="majorBidi"/>
        </w:rPr>
        <w:instrText xml:space="preserve"> ADDIN EN.CITE </w:instrText>
      </w:r>
      <w:r w:rsidRPr="00672F9C">
        <w:rPr>
          <w:rFonts w:cstheme="majorBidi"/>
        </w:rPr>
        <w:fldChar w:fldCharType="begin">
          <w:fldData xml:space="preserve">PEVuZE5vdGU+PENpdGU+PEF1dGhvcj5GbGFyaXR5PC9BdXRob3I+PFllYXI+MjAxMzwvWWVhcj48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Flarity et al. 2013, Potter et al. 2013)</w:t>
      </w:r>
      <w:r w:rsidRPr="00672F9C">
        <w:rPr>
          <w:rFonts w:cstheme="majorBidi"/>
        </w:rPr>
        <w:fldChar w:fldCharType="end"/>
      </w:r>
      <w:r w:rsidRPr="00672F9C">
        <w:rPr>
          <w:rFonts w:cstheme="majorBidi"/>
        </w:rPr>
        <w:t xml:space="preserve"> </w:t>
      </w:r>
      <w:r w:rsidR="00783244">
        <w:rPr>
          <w:rFonts w:cstheme="majorBidi"/>
        </w:rPr>
        <w:t xml:space="preserve">or sense of coherence </w:t>
      </w:r>
      <w:r w:rsidRPr="00672F9C">
        <w:rPr>
          <w:rFonts w:cstheme="majorBidi"/>
        </w:rPr>
        <w:fldChar w:fldCharType="begin"/>
      </w:r>
      <w:r w:rsidRPr="00672F9C">
        <w:rPr>
          <w:rFonts w:cstheme="majorBidi"/>
        </w:rPr>
        <w:instrText xml:space="preserve"> ADDIN EN.CITE &lt;EndNote&gt;&lt;Cite&gt;&lt;Author&gt;Pålsson&lt;/Author&gt;&lt;Year&gt;1996&lt;/Year&gt;&lt;RecNum&gt;40&lt;/RecNum&gt;&lt;DisplayText&gt;(Pålsson et al. 1996a)&lt;/DisplayText&gt;&lt;record&gt;&lt;rec-number&gt;40&lt;/rec-number&gt;&lt;foreign-keys&gt;&lt;key app="EN" db-id="9sdse2rs75tfpuev9aqxfd0jt9f5fatxdvvv" timestamp="1464167582"&gt;40&lt;/key&gt;&lt;/foreign-keys&gt;&lt;ref-type name="Journal Article"&gt;17&lt;/ref-type&gt;&lt;contributors&gt;&lt;authors&gt;&lt;author&gt;Pålsson, Maj-Britt&lt;/author&gt;&lt;author&gt;R Hallberg, Ingalill&lt;/author&gt;&lt;author&gt;Norberg, Astrid&lt;/author&gt;&lt;author&gt;Björvell, Hjördis&lt;/author&gt;&lt;/authors&gt;&lt;/contributors&gt;&lt;titles&gt;&lt;title&gt;Burnout, Empathy and Sense of Coherence among Swedish District Nurses before and after Systematic Clinical Supervision&lt;/title&gt;&lt;secondary-title&gt;Scandinavian Journal of Caring Sciences&lt;/secondary-title&gt;&lt;/titles&gt;&lt;periodical&gt;&lt;full-title&gt;Scandinavian Journal of Caring Sciences&lt;/full-title&gt;&lt;/periodical&gt;&lt;pages&gt;19-26&lt;/pages&gt;&lt;volume&gt;10&lt;/volume&gt;&lt;number&gt;1&lt;/number&gt;&lt;keywords&gt;&lt;keyword&gt;systematic clinical supervision&lt;/keyword&gt;&lt;keyword&gt;burnout&lt;/keyword&gt;&lt;keyword&gt;empathy&lt;/keyword&gt;&lt;keyword&gt;sense of coherence&lt;/keyword&gt;&lt;keyword&gt;the Karolinska scales of personality&lt;/keyword&gt;&lt;keyword&gt;district nurses&lt;/keyword&gt;&lt;keyword&gt;cancer care&lt;/keyword&gt;&lt;/keywords&gt;&lt;dates&gt;&lt;year&gt;1996&lt;/year&gt;&lt;/dates&gt;&lt;publisher&gt;Blackwell Publishing Ltd&lt;/publisher&gt;&lt;isbn&gt;1471-6712&lt;/isbn&gt;&lt;urls&gt;&lt;related-urls&gt;&lt;url&gt;http://dx.doi.org/10.1111/j.1471-6712.1996.tb00305.x&lt;/url&gt;&lt;/related-urls&gt;&lt;/urls&gt;&lt;electronic-resource-num&gt;10.1111/j.1471-6712.1996.tb00305.x&lt;/electronic-resource-num&gt;&lt;/record&gt;&lt;/Cite&gt;&lt;/EndNote&gt;</w:instrText>
      </w:r>
      <w:r w:rsidRPr="00672F9C">
        <w:rPr>
          <w:rFonts w:cstheme="majorBidi"/>
        </w:rPr>
        <w:fldChar w:fldCharType="separate"/>
      </w:r>
      <w:r w:rsidRPr="00672F9C">
        <w:rPr>
          <w:rFonts w:cstheme="majorBidi"/>
          <w:noProof/>
        </w:rPr>
        <w:t>(Pålsson et al. 1996a)</w:t>
      </w:r>
      <w:r w:rsidRPr="00672F9C">
        <w:rPr>
          <w:rFonts w:cstheme="majorBidi"/>
        </w:rPr>
        <w:fldChar w:fldCharType="end"/>
      </w:r>
      <w:r w:rsidRPr="00672F9C">
        <w:rPr>
          <w:rFonts w:cstheme="majorBidi"/>
        </w:rPr>
        <w:t xml:space="preserve">. Three were based on mindfulness theory </w:t>
      </w:r>
      <w:r w:rsidRPr="00672F9C">
        <w:rPr>
          <w:rFonts w:cstheme="majorBidi"/>
        </w:rPr>
        <w:fldChar w:fldCharType="begin">
          <w:fldData xml:space="preserve">PEVuZE5vdGU+PENpdGU+PEF1dGhvcj5HYXV0aGllcjwvQXV0aG9yPjxZZWFyPjIwMTU8L1llYXI+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672F9C">
        <w:rPr>
          <w:rFonts w:cstheme="majorBidi"/>
        </w:rPr>
        <w:instrText xml:space="preserve"> ADDIN EN.CITE </w:instrText>
      </w:r>
      <w:r w:rsidRPr="00672F9C">
        <w:rPr>
          <w:rFonts w:cstheme="majorBidi"/>
        </w:rPr>
        <w:fldChar w:fldCharType="begin">
          <w:fldData xml:space="preserve">PEVuZE5vdGU+PENpdGU+PEF1dGhvcj5HYXV0aGllcjwvQXV0aG9yPjxZZWFyPjIwMTU8L1llYXI+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672F9C">
        <w:rPr>
          <w:rFonts w:cstheme="majorBidi"/>
        </w:rPr>
        <w:instrText xml:space="preserve"> ADDIN EN.CITE.DATA </w:instrText>
      </w:r>
      <w:r w:rsidRPr="00672F9C">
        <w:rPr>
          <w:rFonts w:cstheme="majorBidi"/>
        </w:rPr>
      </w:r>
      <w:r w:rsidRPr="00672F9C">
        <w:rPr>
          <w:rFonts w:cstheme="majorBidi"/>
        </w:rPr>
        <w:fldChar w:fldCharType="end"/>
      </w:r>
      <w:r w:rsidRPr="00672F9C">
        <w:rPr>
          <w:rFonts w:cstheme="majorBidi"/>
        </w:rPr>
      </w:r>
      <w:r w:rsidRPr="00672F9C">
        <w:rPr>
          <w:rFonts w:cstheme="majorBidi"/>
        </w:rPr>
        <w:fldChar w:fldCharType="separate"/>
      </w:r>
      <w:r w:rsidRPr="00672F9C">
        <w:rPr>
          <w:rFonts w:cstheme="majorBidi"/>
          <w:noProof/>
        </w:rPr>
        <w:t>(Gauthier et al. 2015, Horner et al. 2014, Palmer 2010)</w:t>
      </w:r>
      <w:r w:rsidRPr="00672F9C">
        <w:rPr>
          <w:rFonts w:cstheme="majorBidi"/>
        </w:rPr>
        <w:fldChar w:fldCharType="end"/>
      </w:r>
      <w:r w:rsidRPr="00672F9C">
        <w:rPr>
          <w:rFonts w:cstheme="majorBidi"/>
        </w:rPr>
        <w:t xml:space="preserve">. </w:t>
      </w:r>
    </w:p>
    <w:p w14:paraId="69EF7F60" w14:textId="15BAF6EE" w:rsidR="00B40960" w:rsidRPr="0039406B" w:rsidRDefault="0017340B" w:rsidP="001F1F54">
      <w:pPr>
        <w:spacing w:line="360" w:lineRule="auto"/>
        <w:rPr>
          <w:rFonts w:cstheme="majorBidi"/>
        </w:rPr>
      </w:pPr>
      <w:r>
        <w:rPr>
          <w:rFonts w:cstheme="majorBidi"/>
        </w:rPr>
        <w:t>Reviewer ratings of t</w:t>
      </w:r>
      <w:r w:rsidR="00B46FC4">
        <w:rPr>
          <w:rFonts w:cstheme="majorBidi"/>
        </w:rPr>
        <w:t xml:space="preserve">he quality of </w:t>
      </w:r>
      <w:r w:rsidR="00DA55EB" w:rsidRPr="0039406B">
        <w:rPr>
          <w:rFonts w:cstheme="majorBidi"/>
        </w:rPr>
        <w:t xml:space="preserve">intervention reporting </w:t>
      </w:r>
      <w:r>
        <w:rPr>
          <w:rFonts w:cstheme="majorBidi"/>
        </w:rPr>
        <w:t xml:space="preserve">in each study </w:t>
      </w:r>
      <w:r w:rsidR="000546A2" w:rsidRPr="0039406B">
        <w:rPr>
          <w:rFonts w:cstheme="majorBidi"/>
        </w:rPr>
        <w:t xml:space="preserve">against </w:t>
      </w:r>
      <w:r>
        <w:rPr>
          <w:rFonts w:cstheme="majorBidi"/>
        </w:rPr>
        <w:t xml:space="preserve">each item in </w:t>
      </w:r>
      <w:r w:rsidR="000546A2" w:rsidRPr="0039406B">
        <w:rPr>
          <w:rFonts w:cstheme="majorBidi"/>
        </w:rPr>
        <w:t xml:space="preserve">the </w:t>
      </w:r>
      <w:r>
        <w:rPr>
          <w:rFonts w:cstheme="majorBidi"/>
        </w:rPr>
        <w:t xml:space="preserve">Borek et al. (2015) </w:t>
      </w:r>
      <w:r w:rsidR="000546A2" w:rsidRPr="0039406B">
        <w:rPr>
          <w:rFonts w:cstheme="majorBidi"/>
        </w:rPr>
        <w:t xml:space="preserve">framework </w:t>
      </w:r>
      <w:r w:rsidR="00E81D7E" w:rsidRPr="0039406B">
        <w:rPr>
          <w:rFonts w:cstheme="majorBidi"/>
        </w:rPr>
        <w:t>for description of group-based behaviour change interventions</w:t>
      </w:r>
      <w:r w:rsidR="00B46FC4">
        <w:rPr>
          <w:rFonts w:cstheme="majorBidi"/>
        </w:rPr>
        <w:t xml:space="preserve"> </w:t>
      </w:r>
      <w:r w:rsidR="00513F97">
        <w:rPr>
          <w:rFonts w:cstheme="majorBidi"/>
        </w:rPr>
        <w:t>are</w:t>
      </w:r>
      <w:r w:rsidR="00B46FC4">
        <w:rPr>
          <w:rFonts w:cstheme="majorBidi"/>
        </w:rPr>
        <w:t xml:space="preserve"> displayed in Table Three</w:t>
      </w:r>
      <w:r w:rsidR="000546A2" w:rsidRPr="0039406B">
        <w:rPr>
          <w:rFonts w:cstheme="majorBidi"/>
        </w:rPr>
        <w:t>.  As is evident</w:t>
      </w:r>
      <w:r w:rsidR="00CB2CE3" w:rsidRPr="0039406B">
        <w:rPr>
          <w:rFonts w:cstheme="majorBidi"/>
        </w:rPr>
        <w:t>, the reporting of the interventions varied</w:t>
      </w:r>
      <w:r w:rsidR="000A5D9D" w:rsidRPr="0039406B">
        <w:rPr>
          <w:rFonts w:cstheme="majorBidi"/>
        </w:rPr>
        <w:t xml:space="preserve"> </w:t>
      </w:r>
      <w:r w:rsidR="00B46FC4">
        <w:rPr>
          <w:rFonts w:cstheme="majorBidi"/>
        </w:rPr>
        <w:t xml:space="preserve">across all intervention types </w:t>
      </w:r>
      <w:r w:rsidR="000A5D9D" w:rsidRPr="0039406B">
        <w:rPr>
          <w:rFonts w:cstheme="majorBidi"/>
        </w:rPr>
        <w:t>but was generally weak</w:t>
      </w:r>
      <w:r w:rsidR="00CB2CE3" w:rsidRPr="0039406B">
        <w:rPr>
          <w:rFonts w:cstheme="majorBidi"/>
        </w:rPr>
        <w:t xml:space="preserve">, </w:t>
      </w:r>
      <w:r w:rsidR="000546A2" w:rsidRPr="0039406B">
        <w:rPr>
          <w:rFonts w:cstheme="majorBidi"/>
        </w:rPr>
        <w:t>with no intervention reports</w:t>
      </w:r>
      <w:r w:rsidR="00FE6CF3" w:rsidRPr="0039406B">
        <w:rPr>
          <w:rFonts w:cstheme="majorBidi"/>
        </w:rPr>
        <w:t xml:space="preserve"> meeting all of the criteria</w:t>
      </w:r>
      <w:r>
        <w:rPr>
          <w:rFonts w:cstheme="majorBidi"/>
        </w:rPr>
        <w:t xml:space="preserve"> deemed necessary for full intervention reporting</w:t>
      </w:r>
      <w:r w:rsidR="00FE6CF3" w:rsidRPr="0039406B">
        <w:rPr>
          <w:rFonts w:cstheme="majorBidi"/>
        </w:rPr>
        <w:t xml:space="preserve">. </w:t>
      </w:r>
      <w:r w:rsidR="00B46FC4">
        <w:rPr>
          <w:rFonts w:cstheme="majorBidi"/>
        </w:rPr>
        <w:t>T</w:t>
      </w:r>
      <w:r w:rsidR="00CB2CE3" w:rsidRPr="0039406B">
        <w:rPr>
          <w:rFonts w:cstheme="majorBidi"/>
        </w:rPr>
        <w:t xml:space="preserve">he design and the content of the interventions </w:t>
      </w:r>
      <w:r w:rsidR="000546A2" w:rsidRPr="0039406B">
        <w:rPr>
          <w:rFonts w:cstheme="majorBidi"/>
        </w:rPr>
        <w:t>tended to be</w:t>
      </w:r>
      <w:r w:rsidR="00CB2CE3" w:rsidRPr="0039406B">
        <w:rPr>
          <w:rFonts w:cstheme="majorBidi"/>
        </w:rPr>
        <w:t xml:space="preserve"> </w:t>
      </w:r>
      <w:r w:rsidR="00B40960" w:rsidRPr="0039406B">
        <w:rPr>
          <w:rFonts w:cstheme="majorBidi"/>
        </w:rPr>
        <w:t>better</w:t>
      </w:r>
      <w:r w:rsidR="00E96F45" w:rsidRPr="0039406B">
        <w:rPr>
          <w:rFonts w:cstheme="majorBidi"/>
        </w:rPr>
        <w:t xml:space="preserve"> </w:t>
      </w:r>
      <w:r w:rsidR="00CB2CE3" w:rsidRPr="0039406B">
        <w:rPr>
          <w:rFonts w:cstheme="majorBidi"/>
        </w:rPr>
        <w:t xml:space="preserve">described </w:t>
      </w:r>
      <w:r w:rsidR="000546A2" w:rsidRPr="0039406B">
        <w:rPr>
          <w:rFonts w:cstheme="majorBidi"/>
        </w:rPr>
        <w:t xml:space="preserve">than details of the </w:t>
      </w:r>
      <w:r w:rsidR="00CB2CE3" w:rsidRPr="0039406B">
        <w:rPr>
          <w:rFonts w:cstheme="majorBidi"/>
        </w:rPr>
        <w:t xml:space="preserve">participants and the facilitators </w:t>
      </w:r>
      <w:r w:rsidR="000546A2" w:rsidRPr="0039406B">
        <w:rPr>
          <w:rFonts w:cstheme="majorBidi"/>
        </w:rPr>
        <w:t>of the interventions</w:t>
      </w:r>
      <w:r w:rsidR="00B46FC4">
        <w:rPr>
          <w:rFonts w:cstheme="majorBidi"/>
        </w:rPr>
        <w:t>.</w:t>
      </w:r>
      <w:r w:rsidR="00B40960" w:rsidRPr="0039406B">
        <w:rPr>
          <w:rFonts w:cstheme="majorBidi"/>
        </w:rPr>
        <w:t xml:space="preserve"> </w:t>
      </w:r>
      <w:r w:rsidR="001F1F54" w:rsidRPr="0039406B">
        <w:rPr>
          <w:rFonts w:cstheme="majorBidi"/>
        </w:rPr>
        <w:t xml:space="preserve">Overall compliance for </w:t>
      </w:r>
      <w:r w:rsidR="001F1F54">
        <w:rPr>
          <w:rFonts w:cstheme="majorBidi"/>
        </w:rPr>
        <w:t>intervention design</w:t>
      </w:r>
      <w:r w:rsidR="001F1F54" w:rsidRPr="0039406B">
        <w:rPr>
          <w:rFonts w:cstheme="majorBidi"/>
        </w:rPr>
        <w:t xml:space="preserve"> reporting was 52% of criteria</w:t>
      </w:r>
      <w:r w:rsidR="00783244">
        <w:rPr>
          <w:rFonts w:cstheme="majorBidi"/>
        </w:rPr>
        <w:t xml:space="preserve"> (shown in Table 3 row labelled “average % compliance by aspect of reporting”)</w:t>
      </w:r>
      <w:r w:rsidR="001F1F54" w:rsidRPr="0039406B">
        <w:rPr>
          <w:rFonts w:cstheme="majorBidi"/>
        </w:rPr>
        <w:t xml:space="preserve">.  </w:t>
      </w:r>
      <w:r w:rsidR="009B461F">
        <w:rPr>
          <w:rFonts w:cstheme="majorBidi"/>
        </w:rPr>
        <w:t>T</w:t>
      </w:r>
      <w:r w:rsidR="000546A2" w:rsidRPr="0039406B">
        <w:rPr>
          <w:rFonts w:cstheme="majorBidi"/>
        </w:rPr>
        <w:t xml:space="preserve">he </w:t>
      </w:r>
      <w:r w:rsidR="001F1F54">
        <w:rPr>
          <w:rFonts w:cstheme="majorBidi"/>
        </w:rPr>
        <w:t xml:space="preserve">intervention design </w:t>
      </w:r>
      <w:r w:rsidR="00B40960" w:rsidRPr="0039406B">
        <w:rPr>
          <w:rFonts w:cstheme="majorBidi"/>
        </w:rPr>
        <w:t xml:space="preserve">item with </w:t>
      </w:r>
      <w:r w:rsidR="000546A2" w:rsidRPr="0039406B">
        <w:rPr>
          <w:rFonts w:cstheme="majorBidi"/>
        </w:rPr>
        <w:t>highest compliance</w:t>
      </w:r>
      <w:r w:rsidR="00B40960" w:rsidRPr="0039406B">
        <w:rPr>
          <w:rFonts w:cstheme="majorBidi"/>
        </w:rPr>
        <w:t xml:space="preserve">, </w:t>
      </w:r>
      <w:r w:rsidR="009B461F">
        <w:rPr>
          <w:rFonts w:cstheme="majorBidi"/>
        </w:rPr>
        <w:t>(</w:t>
      </w:r>
      <w:r w:rsidR="000546A2" w:rsidRPr="0039406B">
        <w:rPr>
          <w:rFonts w:cstheme="majorBidi"/>
        </w:rPr>
        <w:t>inclusion of details of the length of training sessions</w:t>
      </w:r>
      <w:r w:rsidR="009B461F">
        <w:rPr>
          <w:rFonts w:cstheme="majorBidi"/>
        </w:rPr>
        <w:t>)</w:t>
      </w:r>
      <w:r w:rsidR="00B40960" w:rsidRPr="0039406B">
        <w:rPr>
          <w:rFonts w:cstheme="majorBidi"/>
        </w:rPr>
        <w:t xml:space="preserve"> was </w:t>
      </w:r>
      <w:r w:rsidR="001F1F54">
        <w:rPr>
          <w:rFonts w:cstheme="majorBidi"/>
        </w:rPr>
        <w:t>included in 73% (n=16)</w:t>
      </w:r>
      <w:r w:rsidR="001F1F54" w:rsidRPr="0039406B">
        <w:rPr>
          <w:rFonts w:cstheme="majorBidi"/>
        </w:rPr>
        <w:t xml:space="preserve"> </w:t>
      </w:r>
      <w:r w:rsidR="00B40960" w:rsidRPr="0039406B">
        <w:rPr>
          <w:rFonts w:cstheme="majorBidi"/>
        </w:rPr>
        <w:t xml:space="preserve">of </w:t>
      </w:r>
      <w:r w:rsidR="002F14FD" w:rsidRPr="0039406B">
        <w:rPr>
          <w:rFonts w:cstheme="majorBidi"/>
        </w:rPr>
        <w:t xml:space="preserve">the 24 </w:t>
      </w:r>
      <w:r w:rsidR="00B40960" w:rsidRPr="0039406B">
        <w:rPr>
          <w:rFonts w:cstheme="majorBidi"/>
        </w:rPr>
        <w:t>studies.</w:t>
      </w:r>
      <w:r w:rsidR="00CB2CE3" w:rsidRPr="0039406B">
        <w:rPr>
          <w:rFonts w:cstheme="majorBidi"/>
        </w:rPr>
        <w:t xml:space="preserve"> </w:t>
      </w:r>
      <w:r w:rsidR="00B40960" w:rsidRPr="0039406B">
        <w:rPr>
          <w:rFonts w:cstheme="majorBidi"/>
        </w:rPr>
        <w:t>T</w:t>
      </w:r>
      <w:r w:rsidR="000546A2" w:rsidRPr="0039406B">
        <w:rPr>
          <w:rFonts w:cstheme="majorBidi"/>
        </w:rPr>
        <w:t xml:space="preserve">he lowest was a specification of </w:t>
      </w:r>
      <w:r w:rsidR="003A2CC1" w:rsidRPr="0039406B">
        <w:rPr>
          <w:rFonts w:cstheme="majorBidi"/>
        </w:rPr>
        <w:t xml:space="preserve">venue </w:t>
      </w:r>
      <w:r w:rsidR="000546A2" w:rsidRPr="0039406B">
        <w:rPr>
          <w:rFonts w:cstheme="majorBidi"/>
        </w:rPr>
        <w:t>characteristics</w:t>
      </w:r>
      <w:r w:rsidR="00BE1FAC" w:rsidRPr="0039406B">
        <w:rPr>
          <w:rFonts w:cstheme="majorBidi"/>
        </w:rPr>
        <w:t xml:space="preserve"> (n=4, 17%)</w:t>
      </w:r>
      <w:r w:rsidR="000546A2" w:rsidRPr="0039406B">
        <w:rPr>
          <w:rFonts w:cstheme="majorBidi"/>
        </w:rPr>
        <w:t xml:space="preserve">.  </w:t>
      </w:r>
    </w:p>
    <w:p w14:paraId="23F66AA8" w14:textId="77777777" w:rsidR="00407E9A" w:rsidRPr="0039406B" w:rsidRDefault="000546A2" w:rsidP="00922717">
      <w:pPr>
        <w:spacing w:line="360" w:lineRule="auto"/>
        <w:rPr>
          <w:rFonts w:cstheme="majorBidi"/>
        </w:rPr>
      </w:pPr>
      <w:r w:rsidRPr="0039406B">
        <w:rPr>
          <w:rFonts w:cstheme="majorBidi"/>
        </w:rPr>
        <w:t xml:space="preserve">For intervention content, highest compliance was reported for </w:t>
      </w:r>
      <w:r w:rsidR="00BE1FAC" w:rsidRPr="0039406B">
        <w:rPr>
          <w:rFonts w:cstheme="majorBidi"/>
        </w:rPr>
        <w:t>session content (n=20, 87%) and lowest for parti</w:t>
      </w:r>
      <w:r w:rsidR="00FE6CF3" w:rsidRPr="0039406B">
        <w:rPr>
          <w:rFonts w:cstheme="majorBidi"/>
        </w:rPr>
        <w:t xml:space="preserve">cipants’ materials (n=8, 33%). </w:t>
      </w:r>
      <w:r w:rsidR="009A7BBA" w:rsidRPr="0039406B">
        <w:rPr>
          <w:rFonts w:cstheme="majorBidi"/>
        </w:rPr>
        <w:t xml:space="preserve">Overall compliance for this aspect of intervention reporting was 50% of criteria.  </w:t>
      </w:r>
      <w:r w:rsidR="00BE1FAC" w:rsidRPr="0039406B">
        <w:rPr>
          <w:rFonts w:cstheme="majorBidi"/>
        </w:rPr>
        <w:t xml:space="preserve">For reporting of participants, highest compliance was for description of group composition (n=21, 88%) and lowest for continuity of participants’ group membership (n=3, 14%).  </w:t>
      </w:r>
      <w:r w:rsidR="009A7BBA" w:rsidRPr="0039406B">
        <w:rPr>
          <w:rFonts w:cstheme="majorBidi"/>
        </w:rPr>
        <w:t xml:space="preserve">Overall compliance for this aspect of intervention reporting was 37% of criteria.  </w:t>
      </w:r>
      <w:r w:rsidR="00BE1FAC" w:rsidRPr="0039406B">
        <w:rPr>
          <w:rFonts w:cstheme="majorBidi"/>
        </w:rPr>
        <w:t xml:space="preserve">For reporting </w:t>
      </w:r>
      <w:r w:rsidR="00BE1FAC" w:rsidRPr="0039406B">
        <w:rPr>
          <w:rFonts w:cstheme="majorBidi"/>
        </w:rPr>
        <w:lastRenderedPageBreak/>
        <w:t xml:space="preserve">of facilitators, highest compliance was for </w:t>
      </w:r>
      <w:r w:rsidR="009A7BBA" w:rsidRPr="0039406B">
        <w:rPr>
          <w:rFonts w:cstheme="majorBidi"/>
        </w:rPr>
        <w:t xml:space="preserve">reporting facilitators’ professional background (n=12, 55%) and lowest was for facilitators’ personal characteristics and training </w:t>
      </w:r>
      <w:r w:rsidR="00FD269E" w:rsidRPr="0039406B">
        <w:rPr>
          <w:rFonts w:cstheme="majorBidi"/>
        </w:rPr>
        <w:t>in-group</w:t>
      </w:r>
      <w:r w:rsidR="009A7BBA" w:rsidRPr="0039406B">
        <w:rPr>
          <w:rFonts w:cstheme="majorBidi"/>
        </w:rPr>
        <w:t xml:space="preserve"> facilitation (</w:t>
      </w:r>
      <w:r w:rsidR="000A5D9D" w:rsidRPr="0039406B">
        <w:rPr>
          <w:rFonts w:cstheme="majorBidi"/>
        </w:rPr>
        <w:t xml:space="preserve">both </w:t>
      </w:r>
      <w:r w:rsidR="009A7BBA" w:rsidRPr="0039406B">
        <w:rPr>
          <w:rFonts w:cstheme="majorBidi"/>
        </w:rPr>
        <w:t xml:space="preserve">n=1, 5%).  Overall compliance for this aspect of intervention reporting was 25% of criteria.  </w:t>
      </w:r>
      <w:r w:rsidR="00BE1FAC" w:rsidRPr="0039406B">
        <w:rPr>
          <w:rFonts w:cstheme="majorBidi"/>
        </w:rPr>
        <w:t>On average, individual study compliance with the criteria was 42%, ranging from 8% to 65%.</w:t>
      </w:r>
      <w:r w:rsidR="009A7BBA" w:rsidRPr="0039406B">
        <w:rPr>
          <w:rFonts w:cstheme="majorBidi"/>
        </w:rPr>
        <w:t xml:space="preserve">  </w:t>
      </w:r>
      <w:r w:rsidR="00E96F45" w:rsidRPr="0039406B">
        <w:rPr>
          <w:rFonts w:cstheme="majorBidi"/>
        </w:rPr>
        <w:t xml:space="preserve">Of </w:t>
      </w:r>
      <w:r w:rsidR="009A7BBA" w:rsidRPr="0039406B">
        <w:rPr>
          <w:rFonts w:cstheme="majorBidi"/>
        </w:rPr>
        <w:t xml:space="preserve">intervention </w:t>
      </w:r>
      <w:r w:rsidR="00E96F45" w:rsidRPr="0039406B">
        <w:rPr>
          <w:rFonts w:cstheme="majorBidi"/>
        </w:rPr>
        <w:t xml:space="preserve">types, </w:t>
      </w:r>
      <w:r w:rsidR="009A7BBA" w:rsidRPr="0039406B">
        <w:rPr>
          <w:rFonts w:cstheme="majorBidi"/>
        </w:rPr>
        <w:t>care model interventions tended to be less well described than other types</w:t>
      </w:r>
      <w:r w:rsidR="00EE4DC6" w:rsidRPr="0039406B">
        <w:rPr>
          <w:rFonts w:cstheme="majorBidi"/>
        </w:rPr>
        <w:t xml:space="preserve"> (average of 33% compliance)</w:t>
      </w:r>
      <w:r w:rsidR="009A7BBA" w:rsidRPr="0039406B">
        <w:rPr>
          <w:rFonts w:cstheme="majorBidi"/>
        </w:rPr>
        <w:t xml:space="preserve">. </w:t>
      </w:r>
    </w:p>
    <w:p w14:paraId="3F666E45" w14:textId="77777777" w:rsidR="00407E9A" w:rsidRPr="00922A33" w:rsidRDefault="00922A33" w:rsidP="00982E79">
      <w:pPr>
        <w:spacing w:line="360" w:lineRule="auto"/>
        <w:rPr>
          <w:rFonts w:cstheme="majorBidi"/>
          <w:i/>
          <w:iCs/>
        </w:rPr>
      </w:pPr>
      <w:r w:rsidRPr="00922A33">
        <w:rPr>
          <w:rFonts w:cstheme="majorBidi"/>
          <w:i/>
          <w:iCs/>
        </w:rPr>
        <w:t>**</w:t>
      </w:r>
      <w:r w:rsidR="00FE6CF3" w:rsidRPr="00922A33">
        <w:rPr>
          <w:rFonts w:cstheme="majorBidi"/>
          <w:i/>
          <w:iCs/>
        </w:rPr>
        <w:t>Please insert Table 3</w:t>
      </w:r>
      <w:r w:rsidR="00407E9A" w:rsidRPr="00922A33">
        <w:rPr>
          <w:rFonts w:cstheme="majorBidi"/>
          <w:i/>
          <w:iCs/>
        </w:rPr>
        <w:t xml:space="preserve"> about here</w:t>
      </w:r>
      <w:r w:rsidRPr="00922A33">
        <w:rPr>
          <w:rFonts w:cstheme="majorBidi"/>
          <w:i/>
          <w:iCs/>
        </w:rPr>
        <w:t>**</w:t>
      </w:r>
    </w:p>
    <w:p w14:paraId="5F15E7F9" w14:textId="77777777" w:rsidR="009B461F" w:rsidRDefault="009B461F" w:rsidP="009B461F">
      <w:pPr>
        <w:rPr>
          <w:rFonts w:cstheme="majorBidi"/>
          <w:i/>
        </w:rPr>
      </w:pPr>
    </w:p>
    <w:p w14:paraId="66711DC3" w14:textId="554F66E5" w:rsidR="0029084B" w:rsidRPr="0029084B" w:rsidRDefault="00E02BB8" w:rsidP="0029084B">
      <w:pPr>
        <w:pStyle w:val="ListParagraph"/>
        <w:numPr>
          <w:ilvl w:val="0"/>
          <w:numId w:val="12"/>
        </w:numPr>
        <w:rPr>
          <w:rFonts w:cstheme="majorBidi"/>
          <w:i/>
        </w:rPr>
      </w:pPr>
      <w:r>
        <w:rPr>
          <w:rFonts w:cstheme="majorBidi"/>
          <w:i/>
        </w:rPr>
        <w:t>E</w:t>
      </w:r>
      <w:r w:rsidR="0029084B">
        <w:rPr>
          <w:rFonts w:cstheme="majorBidi"/>
          <w:i/>
        </w:rPr>
        <w:t>vidence of effectiveness</w:t>
      </w:r>
    </w:p>
    <w:p w14:paraId="1C8FA7AB" w14:textId="7D748448" w:rsidR="00890DCC" w:rsidRPr="0039406B" w:rsidRDefault="0029084B" w:rsidP="00746AB7">
      <w:pPr>
        <w:spacing w:line="360" w:lineRule="auto"/>
        <w:rPr>
          <w:rFonts w:cstheme="majorBidi"/>
        </w:rPr>
      </w:pPr>
      <w:r>
        <w:rPr>
          <w:rFonts w:cstheme="majorBidi"/>
        </w:rPr>
        <w:t xml:space="preserve">This section presents findings </w:t>
      </w:r>
      <w:r>
        <w:rPr>
          <w:rFonts w:cstheme="majorBidi"/>
          <w:iCs/>
        </w:rPr>
        <w:t>on the quality of evidence of effectiveness of the interventions in the included studies</w:t>
      </w:r>
      <w:r w:rsidR="00B60197">
        <w:rPr>
          <w:rFonts w:cstheme="majorBidi"/>
        </w:rPr>
        <w:t xml:space="preserve">.  </w:t>
      </w:r>
      <w:r w:rsidR="00890DCC" w:rsidRPr="0039406B">
        <w:rPr>
          <w:rFonts w:cstheme="majorBidi"/>
        </w:rPr>
        <w:t xml:space="preserve">Overall, methodological quality was low. </w:t>
      </w:r>
      <w:r w:rsidR="00960B00" w:rsidRPr="0039406B">
        <w:rPr>
          <w:rFonts w:cstheme="majorBidi"/>
        </w:rPr>
        <w:t xml:space="preserve">Most studies either did not randomise to the groups and/or did not demonstrate equivalence between groups, weakening confidence in the findings. </w:t>
      </w:r>
      <w:r w:rsidR="00890DCC" w:rsidRPr="0039406B">
        <w:rPr>
          <w:rFonts w:cstheme="majorBidi"/>
        </w:rPr>
        <w:t xml:space="preserve">Only two studies were assessed as high quality and two </w:t>
      </w:r>
      <w:r w:rsidR="00783244">
        <w:rPr>
          <w:rFonts w:cstheme="majorBidi"/>
        </w:rPr>
        <w:t xml:space="preserve">as </w:t>
      </w:r>
      <w:r w:rsidR="00890DCC" w:rsidRPr="0039406B">
        <w:rPr>
          <w:rFonts w:cstheme="majorBidi"/>
        </w:rPr>
        <w:t xml:space="preserve">medium. The remaining 18 studies were assessed as low quality. Most studies (n=16) were uncontrolled before and after studies. </w:t>
      </w:r>
      <w:r w:rsidR="009E7BDB" w:rsidRPr="0039406B">
        <w:rPr>
          <w:rFonts w:cstheme="majorBidi"/>
        </w:rPr>
        <w:t>Four studies were before and after studies with separate intervention and control groups</w:t>
      </w:r>
      <w:r w:rsidR="009E7BDB" w:rsidRPr="0039406B">
        <w:t xml:space="preserve"> </w:t>
      </w:r>
      <w:r w:rsidR="00890DCC" w:rsidRPr="0039406B">
        <w:rPr>
          <w:rFonts w:cstheme="majorBidi"/>
        </w:rPr>
        <w:fldChar w:fldCharType="begin">
          <w:fldData xml:space="preserve">PEVuZE5vdGU+PENpdGU+PEF1dGhvcj5Ib3JuZXI8L0F1dGhvcj48WWVhcj4yMDE0PC9ZZWFyPjxS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</w:fldData>
        </w:fldChar>
      </w:r>
      <w:r w:rsidR="005E4E6B" w:rsidRPr="0039406B">
        <w:rPr>
          <w:rFonts w:cstheme="majorBidi"/>
        </w:rPr>
        <w:instrText xml:space="preserve"> ADDIN EN.CITE </w:instrText>
      </w:r>
      <w:r w:rsidR="005E4E6B" w:rsidRPr="0039406B">
        <w:rPr>
          <w:rFonts w:cstheme="majorBidi"/>
        </w:rPr>
        <w:fldChar w:fldCharType="begin">
          <w:fldData xml:space="preserve">PEVuZE5vdGU+PENpdGU+PEF1dGhvcj5Ib3JuZXI8L0F1dGhvcj48WWVhcj4yMDE0PC9ZZWFyPjxS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</w:fldData>
        </w:fldChar>
      </w:r>
      <w:r w:rsidR="005E4E6B" w:rsidRPr="0039406B">
        <w:rPr>
          <w:rFonts w:cstheme="majorBidi"/>
        </w:rPr>
        <w:instrText xml:space="preserve"> ADDIN EN.CITE.DATA </w:instrText>
      </w:r>
      <w:r w:rsidR="005E4E6B" w:rsidRPr="0039406B">
        <w:rPr>
          <w:rFonts w:cstheme="majorBidi"/>
        </w:rPr>
      </w:r>
      <w:r w:rsidR="005E4E6B" w:rsidRPr="0039406B">
        <w:rPr>
          <w:rFonts w:cstheme="majorBidi"/>
        </w:rPr>
        <w:fldChar w:fldCharType="end"/>
      </w:r>
      <w:r w:rsidR="00890DCC" w:rsidRPr="0039406B">
        <w:rPr>
          <w:rFonts w:cstheme="majorBidi"/>
        </w:rPr>
      </w:r>
      <w:r w:rsidR="00890DCC" w:rsidRPr="0039406B">
        <w:rPr>
          <w:rFonts w:cstheme="majorBidi"/>
        </w:rPr>
        <w:fldChar w:fldCharType="separate"/>
      </w:r>
      <w:r w:rsidR="005E4E6B" w:rsidRPr="0039406B">
        <w:rPr>
          <w:rFonts w:cstheme="majorBidi"/>
          <w:noProof/>
        </w:rPr>
        <w:t>(Horner et al. 2014, Searcy 1990)</w:t>
      </w:r>
      <w:r w:rsidR="00890DCC" w:rsidRPr="0039406B">
        <w:rPr>
          <w:rFonts w:cstheme="majorBidi"/>
        </w:rPr>
        <w:fldChar w:fldCharType="end"/>
      </w:r>
      <w:r w:rsidR="00890DCC" w:rsidRPr="0039406B">
        <w:rPr>
          <w:rFonts w:cstheme="majorBidi"/>
        </w:rPr>
        <w:t xml:space="preserve"> </w:t>
      </w:r>
      <w:r w:rsidR="00890DCC" w:rsidRPr="0039406B">
        <w:rPr>
          <w:rFonts w:cstheme="majorBidi"/>
        </w:rPr>
        <w:fldChar w:fldCharType="begin">
          <w:fldData xml:space="preserve">PEVuZE5vdGU+PENpdGU+PEF1dGhvcj5NY0dpbHRvbjwvQXV0aG9yPjxZZWFyPjIwMDM8L1llYXI+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==
</w:fldData>
        </w:fldChar>
      </w:r>
      <w:r w:rsidR="00672F9C">
        <w:rPr>
          <w:rFonts w:cstheme="majorBidi"/>
        </w:rPr>
        <w:instrText xml:space="preserve"> ADDIN EN.CITE </w:instrText>
      </w:r>
      <w:r w:rsidR="00672F9C">
        <w:rPr>
          <w:rFonts w:cstheme="majorBidi"/>
        </w:rPr>
        <w:fldChar w:fldCharType="begin">
          <w:fldData xml:space="preserve">PEVuZE5vdGU+PENpdGU+PEF1dGhvcj5NY0dpbHRvbjwvQXV0aG9yPjxZZWFyPjIwMDM8L1llYXI+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==
</w:fldData>
        </w:fldChar>
      </w:r>
      <w:r w:rsidR="00672F9C">
        <w:rPr>
          <w:rFonts w:cstheme="majorBidi"/>
        </w:rPr>
        <w:instrText xml:space="preserve"> ADDIN EN.CITE.DATA </w:instrText>
      </w:r>
      <w:r w:rsidR="00672F9C">
        <w:rPr>
          <w:rFonts w:cstheme="majorBidi"/>
        </w:rPr>
      </w:r>
      <w:r w:rsidR="00672F9C">
        <w:rPr>
          <w:rFonts w:cstheme="majorBidi"/>
        </w:rPr>
        <w:fldChar w:fldCharType="end"/>
      </w:r>
      <w:r w:rsidR="00890DCC" w:rsidRPr="0039406B">
        <w:rPr>
          <w:rFonts w:cstheme="majorBidi"/>
        </w:rPr>
      </w:r>
      <w:r w:rsidR="00890DCC" w:rsidRPr="0039406B">
        <w:rPr>
          <w:rFonts w:cstheme="majorBidi"/>
        </w:rPr>
        <w:fldChar w:fldCharType="separate"/>
      </w:r>
      <w:r w:rsidR="00672F9C">
        <w:rPr>
          <w:rFonts w:cstheme="majorBidi"/>
          <w:noProof/>
        </w:rPr>
        <w:t>(McGilton et al. 2003, Pålsson et al. 1996b)</w:t>
      </w:r>
      <w:r w:rsidR="00890DCC" w:rsidRPr="0039406B">
        <w:rPr>
          <w:rFonts w:cstheme="majorBidi"/>
        </w:rPr>
        <w:fldChar w:fldCharType="end"/>
      </w:r>
      <w:r w:rsidR="00890DCC" w:rsidRPr="0039406B">
        <w:rPr>
          <w:rFonts w:cstheme="majorBidi"/>
        </w:rPr>
        <w:t xml:space="preserve">. Four studies used a randomised controlled design. Three used a cluster RCT design, with clustering at unit or institutional level </w:t>
      </w:r>
      <w:r w:rsidR="00890DCC" w:rsidRPr="0039406B">
        <w:rPr>
          <w:rFonts w:cstheme="majorBidi"/>
        </w:rPr>
        <w:fldChar w:fldCharType="begin">
          <w:fldData xml:space="preserve">PEVuZE5vdGU+PENpdGU+PEF1dGhvcj5MYSBNb25pY2E8L0F1dGhvcj48WWVhcj4xOTg3PC9ZZWFy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</w:fldData>
        </w:fldChar>
      </w:r>
      <w:r w:rsidR="00746AB7">
        <w:rPr>
          <w:rFonts w:cstheme="majorBidi"/>
        </w:rPr>
        <w:instrText xml:space="preserve"> ADDIN EN.CITE </w:instrText>
      </w:r>
      <w:r w:rsidR="00746AB7">
        <w:rPr>
          <w:rFonts w:cstheme="majorBidi"/>
        </w:rPr>
        <w:fldChar w:fldCharType="begin">
          <w:fldData xml:space="preserve">PEVuZE5vdGU+PENpdGU+PEF1dGhvcj5MYSBNb25pY2E8L0F1dGhvcj48WWVhcj4xOTg3PC9ZZWFy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</w:fldData>
        </w:fldChar>
      </w:r>
      <w:r w:rsidR="00746AB7">
        <w:rPr>
          <w:rFonts w:cstheme="majorBidi"/>
        </w:rPr>
        <w:instrText xml:space="preserve"> ADDIN EN.CITE.DATA </w:instrText>
      </w:r>
      <w:r w:rsidR="00746AB7">
        <w:rPr>
          <w:rFonts w:cstheme="majorBidi"/>
        </w:rPr>
      </w:r>
      <w:r w:rsidR="00746AB7">
        <w:rPr>
          <w:rFonts w:cstheme="majorBidi"/>
        </w:rPr>
        <w:fldChar w:fldCharType="end"/>
      </w:r>
      <w:r w:rsidR="00890DCC" w:rsidRPr="0039406B">
        <w:rPr>
          <w:rFonts w:cstheme="majorBidi"/>
        </w:rPr>
      </w:r>
      <w:r w:rsidR="00890DCC" w:rsidRPr="0039406B">
        <w:rPr>
          <w:rFonts w:cstheme="majorBidi"/>
        </w:rPr>
        <w:fldChar w:fldCharType="separate"/>
      </w:r>
      <w:r w:rsidR="00746AB7">
        <w:rPr>
          <w:rFonts w:cstheme="majorBidi"/>
          <w:noProof/>
        </w:rPr>
        <w:t>(La Monica et al. 1987, Chenoweth et al. 2014, Finnema et al. 2001)</w:t>
      </w:r>
      <w:r w:rsidR="00890DCC" w:rsidRPr="0039406B">
        <w:rPr>
          <w:rFonts w:cstheme="majorBidi"/>
        </w:rPr>
        <w:fldChar w:fldCharType="end"/>
      </w:r>
      <w:r w:rsidR="00890DCC" w:rsidRPr="0039406B">
        <w:rPr>
          <w:rFonts w:cstheme="majorBidi"/>
        </w:rPr>
        <w:t xml:space="preserve">.  A further study was controlled but only included a post-test measure </w:t>
      </w:r>
      <w:r w:rsidR="00890DCC" w:rsidRPr="0039406B">
        <w:rPr>
          <w:rFonts w:cstheme="majorBidi"/>
        </w:rPr>
        <w:fldChar w:fldCharType="begin"/>
      </w:r>
      <w:r w:rsidR="005E4E6B" w:rsidRPr="0039406B">
        <w:rPr>
          <w:rFonts w:cstheme="majorBidi"/>
        </w:rPr>
        <w:instrText xml:space="preserve"> ADDIN EN.CITE &lt;EndNote&gt;&lt;Cite&gt;&lt;Author&gt;Puentes&lt;/Author&gt;&lt;Year&gt;1995&lt;/Year&gt;&lt;RecNum&gt;24&lt;/RecNum&gt;&lt;DisplayText&gt;(Puentes 1995)&lt;/DisplayText&gt;&lt;record&gt;&lt;rec-number&gt;24&lt;/rec-number&gt;&lt;foreign-keys&gt;&lt;key app="EN" db-id="9sdse2rs75tfpuev9aqxfd0jt9f5fatxdvvv" timestamp="1464167581"&gt;24&lt;/key&gt;&lt;/foreign-keys&gt;&lt;ref-type name="Thesis"&gt;32&lt;/ref-type&gt;&lt;contributors&gt;&lt;authors&gt;&lt;author&gt;Puentes, W. J.&lt;/author&gt;&lt;/authors&gt;&lt;/contributors&gt;&lt;titles&gt;&lt;title&gt;Effects of a reminiscence learning experience on registered nurses&amp;apos; attitudes toward and empathy with older adults&lt;/title&gt;&lt;/titles&gt;&lt;volume&gt;Doctoral Thesis,&lt;/volume&gt;&lt;keywords&gt;&lt;keyword&gt;Registered Nurses&lt;/keyword&gt;&lt;keyword&gt;Nurse Attitudes -- Evaluation&lt;/keyword&gt;&lt;keyword&gt;Empathy -- Evaluation&lt;/keyword&gt;&lt;keyword&gt;Outcomes of Education&lt;/keyword&gt;&lt;keyword&gt;Ageism -- Evaluation&lt;/keyword&gt;&lt;keyword&gt;Learning Methods -- Evaluation&lt;/keyword&gt;&lt;keyword&gt;Staff Development -- Evaluation&lt;/keyword&gt;&lt;keyword&gt;Conceptual Framework&lt;/keyword&gt;&lt;keyword&gt;Research Instruments&lt;/keyword&gt;&lt;keyword&gt;T-Tests&lt;/keyword&gt;&lt;keyword&gt;Human&lt;/keyword&gt;&lt;/keywords&gt;&lt;dates&gt;&lt;year&gt;1995&lt;/year&gt;&lt;/dates&gt;&lt;publisher&gt;Widener University, USA&lt;/publisher&gt;&lt;urls&gt;&lt;related-urls&gt;&lt;url&gt;http://search.ebscohost.com/login.aspx?direct=true&amp;amp;db=rzh&amp;amp;AN=1999063970&amp;amp;site=ehost-live&lt;/url&gt;&lt;/related-urls&gt;&lt;/urls&gt;&lt;remote-database-name&gt;rzh&lt;/remote-database-name&gt;&lt;remote-database-provider&gt;EBSCOhost&lt;/remote-database-provider&gt;&lt;/record&gt;&lt;/Cite&gt;&lt;/EndNote&gt;</w:instrText>
      </w:r>
      <w:r w:rsidR="00890DCC" w:rsidRPr="0039406B">
        <w:rPr>
          <w:rFonts w:cstheme="majorBidi"/>
        </w:rPr>
        <w:fldChar w:fldCharType="separate"/>
      </w:r>
      <w:r w:rsidR="005E4E6B" w:rsidRPr="0039406B">
        <w:rPr>
          <w:rFonts w:cstheme="majorBidi"/>
          <w:noProof/>
        </w:rPr>
        <w:t>(Puentes 1995)</w:t>
      </w:r>
      <w:r w:rsidR="00890DCC" w:rsidRPr="0039406B">
        <w:rPr>
          <w:rFonts w:cstheme="majorBidi"/>
        </w:rPr>
        <w:fldChar w:fldCharType="end"/>
      </w:r>
      <w:r w:rsidR="00890DCC" w:rsidRPr="0039406B">
        <w:rPr>
          <w:rFonts w:cstheme="majorBidi"/>
        </w:rPr>
        <w:t xml:space="preserve">.  </w:t>
      </w:r>
    </w:p>
    <w:p w14:paraId="02D0AE20" w14:textId="2E723FA7" w:rsidR="00E436F7" w:rsidRDefault="00890DCC" w:rsidP="00B60197">
      <w:pPr>
        <w:spacing w:line="360" w:lineRule="auto"/>
        <w:rPr>
          <w:rFonts w:cstheme="majorBidi"/>
        </w:rPr>
      </w:pPr>
      <w:r w:rsidRPr="0039406B">
        <w:rPr>
          <w:rFonts w:cstheme="majorBidi"/>
        </w:rPr>
        <w:t>Of the 24 studies</w:t>
      </w:r>
      <w:r w:rsidR="00960B00" w:rsidRPr="0039406B">
        <w:rPr>
          <w:rFonts w:cstheme="majorBidi"/>
        </w:rPr>
        <w:t>,</w:t>
      </w:r>
      <w:r w:rsidRPr="0039406B">
        <w:rPr>
          <w:rFonts w:cstheme="majorBidi"/>
        </w:rPr>
        <w:t xml:space="preserve"> only eight studies included more than 100 </w:t>
      </w:r>
      <w:r w:rsidR="00960B00" w:rsidRPr="0039406B">
        <w:rPr>
          <w:rFonts w:cstheme="majorBidi"/>
        </w:rPr>
        <w:t>participants</w:t>
      </w:r>
      <w:r w:rsidRPr="0039406B">
        <w:rPr>
          <w:rFonts w:cstheme="majorBidi"/>
        </w:rPr>
        <w:t xml:space="preserve">. The largest sample included 115 nurses and 656 patients in an evaluation of an empathy-training program </w:t>
      </w:r>
      <w:r w:rsidRPr="0039406B">
        <w:rPr>
          <w:rFonts w:cstheme="majorBidi"/>
        </w:rPr>
        <w:fldChar w:fldCharType="begin"/>
      </w:r>
      <w:r w:rsidR="005E4E6B" w:rsidRPr="0039406B">
        <w:rPr>
          <w:rFonts w:cstheme="majorBidi"/>
        </w:rPr>
        <w:instrText xml:space="preserve"> ADDIN EN.CITE &lt;EndNote&gt;&lt;Cite&gt;&lt;Author&gt;La Monica&lt;/Author&gt;&lt;Year&gt;1987&lt;/Year&gt;&lt;RecNum&gt;27&lt;/RecNum&gt;&lt;DisplayText&gt;(La Monica et al. 1987)&lt;/DisplayText&gt;&lt;record&gt;&lt;rec-number&gt;27&lt;/rec-number&gt;&lt;foreign-keys&gt;&lt;key app="EN" db-id="9sdse2rs75tfpuev9aqxfd0jt9f5fatxdvvv" timestamp="1464167582"&gt;27&lt;/key&gt;&lt;/foreign-keys&gt;&lt;ref-type name="Journal Article"&gt;17&lt;/ref-type&gt;&lt;contributors&gt;&lt;authors&gt;&lt;author&gt;La Monica, E. L.&lt;/author&gt;&lt;author&gt;Wolf, R. M.&lt;/author&gt;&lt;author&gt;Madea, A. R.&lt;/author&gt;&lt;author&gt;Oberst, M. T.&lt;/author&gt;&lt;/authors&gt;&lt;/contributors&gt;&lt;titles&gt;&lt;title&gt;Empathy and nursing care outcomes&lt;/title&gt;&lt;secondary-title&gt;Scholarly Inquiry for Nursing Practice&lt;/secondary-title&gt;&lt;/titles&gt;&lt;periodical&gt;&lt;full-title&gt;Scholarly Inquiry for Nursing Practice&lt;/full-title&gt;&lt;/periodical&gt;&lt;pages&gt;197-213&lt;/pages&gt;&lt;volume&gt;1&lt;/volume&gt;&lt;number&gt;3&lt;/number&gt;&lt;keywords&gt;&lt;keyword&gt;Empathy -- Education&lt;/keyword&gt;&lt;keyword&gt;Outcomes (Health Care)&lt;/keyword&gt;&lt;keyword&gt;Staff Development&lt;/keyword&gt;&lt;keyword&gt;Nursing Care -- Evaluation&lt;/keyword&gt;&lt;keyword&gt;Oncologic Nursing -- Psychosocial Factors&lt;/keyword&gt;&lt;keyword&gt;Research Instruments&lt;/keyword&gt;&lt;keyword&gt;Consumer Satisfaction&lt;/keyword&gt;&lt;keyword&gt;Anxiety&lt;/keyword&gt;&lt;keyword&gt;Depression&lt;/keyword&gt;&lt;keyword&gt;Human&lt;/keyword&gt;&lt;/keywords&gt;&lt;dates&gt;&lt;year&gt;1987&lt;/year&gt;&lt;/dates&gt;&lt;isbn&gt;0889-7182&lt;/isbn&gt;&lt;accession-num&gt;1989091315. Language: English. Entry Date: 19890701. Revision Date: 20141205. Publication Type: journal article&lt;/accession-num&gt;&lt;urls&gt;&lt;related-urls&gt;&lt;url&gt;http://search.ebscohost.com/login.aspx?direct=true&amp;amp;db=rzh&amp;amp;AN=1989091315&amp;amp;site=ehost-live&lt;/url&gt;&lt;/related-urls&gt;&lt;/urls&gt;&lt;remote-database-name&gt;rzh&lt;/remote-database-name&gt;&lt;remote-database-provider&gt;EBSCOhost&lt;/remote-database-provider&gt;&lt;/record&gt;&lt;/Cite&gt;&lt;/EndNote&gt;</w:instrText>
      </w:r>
      <w:r w:rsidRPr="0039406B">
        <w:rPr>
          <w:rFonts w:cstheme="majorBidi"/>
        </w:rPr>
        <w:fldChar w:fldCharType="separate"/>
      </w:r>
      <w:r w:rsidR="005E4E6B" w:rsidRPr="0039406B">
        <w:rPr>
          <w:rFonts w:cstheme="majorBidi"/>
          <w:noProof/>
        </w:rPr>
        <w:t>(La Monica et al. 1987)</w:t>
      </w:r>
      <w:r w:rsidRPr="0039406B">
        <w:rPr>
          <w:rFonts w:cstheme="majorBidi"/>
        </w:rPr>
        <w:fldChar w:fldCharType="end"/>
      </w:r>
      <w:r w:rsidRPr="0039406B">
        <w:rPr>
          <w:rFonts w:cstheme="majorBidi"/>
        </w:rPr>
        <w:t xml:space="preserve">.  The smallest sample included nine nurses in an evaluation of mindfulness based cognitive therapy for district nurses working with women with newly diagnosed breast cancer </w:t>
      </w:r>
      <w:r w:rsidRPr="0039406B">
        <w:rPr>
          <w:rFonts w:cstheme="majorBidi"/>
        </w:rPr>
        <w:fldChar w:fldCharType="begin"/>
      </w:r>
      <w:r w:rsidR="005E4E6B" w:rsidRPr="0039406B">
        <w:rPr>
          <w:rFonts w:cstheme="majorBidi"/>
        </w:rPr>
        <w:instrText xml:space="preserve"> ADDIN EN.CITE &lt;EndNote&gt;&lt;Cite&gt;&lt;Author&gt;Palmer&lt;/Author&gt;&lt;Year&gt;2010&lt;/Year&gt;&lt;RecNum&gt;43&lt;/RecNum&gt;&lt;DisplayText&gt;(Palmer 2010)&lt;/DisplayText&gt;&lt;record&gt;&lt;rec-number&gt;43&lt;/rec-number&gt;&lt;foreign-keys&gt;&lt;key app="EN" db-id="9sdse2rs75tfpuev9aqxfd0jt9f5fatxdvvv" timestamp="1464167582"&gt;43&lt;/key&gt;&lt;/foreign-keys&gt;&lt;ref-type name="Journal Article"&gt;17&lt;/ref-type&gt;&lt;contributors&gt;&lt;authors&gt;&lt;author&gt;Palmer, E.&lt;/author&gt;&lt;/authors&gt;&lt;/contributors&gt;&lt;titles&gt;&lt;title&gt;Compassionate caring: an evaluated pilot of mindfulness-based cognitive therapy training for hospice at home nurses.&lt;/title&gt;&lt;secondary-title&gt;Journal of Palliative Care&lt;/secondary-title&gt;&lt;/titles&gt;&lt;periodical&gt;&lt;full-title&gt;Journal of Palliative Care&lt;/full-title&gt;&lt;/periodical&gt;&lt;pages&gt;211-212&lt;/pages&gt;&lt;volume&gt;26&lt;/volume&gt;&lt;number&gt;3&lt;/number&gt;&lt;keywords&gt;&lt;keyword&gt;Cognitive Therapy -- Education&lt;/keyword&gt;&lt;keyword&gt;Empathy -- Education&lt;/keyword&gt;&lt;keyword&gt;Hospice and Palliative Nursing -- Education&lt;/keyword&gt;&lt;keyword&gt;Professional Development -- Evaluation&lt;/keyword&gt;&lt;keyword&gt;Human&lt;/keyword&gt;&lt;keyword&gt;Questionnaires&lt;/keyword&gt;&lt;keyword&gt;Scales&lt;/keyword&gt;&lt;/keywords&gt;&lt;dates&gt;&lt;year&gt;2010&lt;/year&gt;&lt;/dates&gt;&lt;isbn&gt;0825-8597&lt;/isbn&gt;&lt;accession-num&gt;2010835191. Language: English. Entry Date: 20101210. Revision Date: 20101210. Publication Type: journal article&lt;/accession-num&gt;&lt;urls&gt;&lt;related-urls&gt;&lt;url&gt;http://search.ebscohost.com/login.aspx?direct=true&amp;amp;db=rzh&amp;amp;AN=2010835191&amp;amp;site=ehost-live&lt;/url&gt;&lt;/related-urls&gt;&lt;/urls&gt;&lt;remote-database-name&gt;rzh&lt;/remote-database-name&gt;&lt;remote-database-provider&gt;EBSCOhost&lt;/remote-database-provider&gt;&lt;/record&gt;&lt;/Cite&gt;&lt;/EndNote&gt;</w:instrText>
      </w:r>
      <w:r w:rsidRPr="0039406B">
        <w:rPr>
          <w:rFonts w:cstheme="majorBidi"/>
        </w:rPr>
        <w:fldChar w:fldCharType="separate"/>
      </w:r>
      <w:r w:rsidR="005E4E6B" w:rsidRPr="0039406B">
        <w:rPr>
          <w:rFonts w:cstheme="majorBidi"/>
          <w:noProof/>
        </w:rPr>
        <w:t>(Palmer 2010)</w:t>
      </w:r>
      <w:r w:rsidRPr="0039406B">
        <w:rPr>
          <w:rFonts w:cstheme="majorBidi"/>
        </w:rPr>
        <w:fldChar w:fldCharType="end"/>
      </w:r>
      <w:r w:rsidRPr="0039406B">
        <w:rPr>
          <w:rFonts w:cstheme="majorBidi"/>
        </w:rPr>
        <w:t xml:space="preserve">.  The number of clusters in controlled studies ranged from two to 38.  </w:t>
      </w:r>
      <w:r w:rsidR="00965BC9" w:rsidRPr="0039406B">
        <w:rPr>
          <w:rFonts w:cstheme="majorBidi"/>
        </w:rPr>
        <w:t xml:space="preserve">Table </w:t>
      </w:r>
      <w:r w:rsidR="00B60197">
        <w:rPr>
          <w:rFonts w:cstheme="majorBidi"/>
        </w:rPr>
        <w:t>Four</w:t>
      </w:r>
      <w:r w:rsidR="00B60197" w:rsidRPr="0039406B">
        <w:rPr>
          <w:rFonts w:cstheme="majorBidi"/>
        </w:rPr>
        <w:t xml:space="preserve"> </w:t>
      </w:r>
      <w:r w:rsidR="004403F1" w:rsidRPr="0039406B">
        <w:rPr>
          <w:rFonts w:cstheme="majorBidi"/>
        </w:rPr>
        <w:t xml:space="preserve">provides </w:t>
      </w:r>
      <w:r w:rsidR="00EE4DC6" w:rsidRPr="0039406B">
        <w:rPr>
          <w:rFonts w:cstheme="majorBidi"/>
        </w:rPr>
        <w:t>an overview of results from the individual studies against the range of outcome</w:t>
      </w:r>
      <w:r w:rsidR="007F5691" w:rsidRPr="0039406B">
        <w:rPr>
          <w:rFonts w:cstheme="majorBidi"/>
        </w:rPr>
        <w:t>s</w:t>
      </w:r>
      <w:r w:rsidR="00EE4DC6" w:rsidRPr="0039406B">
        <w:rPr>
          <w:rFonts w:cstheme="majorBidi"/>
        </w:rPr>
        <w:t xml:space="preserve"> used.</w:t>
      </w:r>
      <w:r w:rsidR="007F5691" w:rsidRPr="0039406B">
        <w:rPr>
          <w:rFonts w:cstheme="majorBidi"/>
        </w:rPr>
        <w:t xml:space="preserve"> Eighteen different types of outcomes were reported. For simplicity and brevity results for multiple measures </w:t>
      </w:r>
      <w:r w:rsidR="00E436F7" w:rsidRPr="0039406B">
        <w:rPr>
          <w:rFonts w:cstheme="majorBidi"/>
        </w:rPr>
        <w:t>using</w:t>
      </w:r>
      <w:r w:rsidR="007F5691" w:rsidRPr="0039406B">
        <w:rPr>
          <w:rFonts w:cstheme="majorBidi"/>
        </w:rPr>
        <w:t xml:space="preserve"> the same </w:t>
      </w:r>
      <w:r w:rsidR="00E436F7" w:rsidRPr="0039406B">
        <w:rPr>
          <w:rFonts w:cstheme="majorBidi"/>
        </w:rPr>
        <w:t>instrument</w:t>
      </w:r>
      <w:r w:rsidR="007F5691" w:rsidRPr="0039406B">
        <w:rPr>
          <w:rFonts w:cstheme="majorBidi"/>
        </w:rPr>
        <w:t xml:space="preserve"> or different </w:t>
      </w:r>
      <w:r w:rsidR="00E436F7" w:rsidRPr="0039406B">
        <w:rPr>
          <w:rFonts w:cstheme="majorBidi"/>
        </w:rPr>
        <w:t>instruments measuring</w:t>
      </w:r>
      <w:r w:rsidR="007F5691" w:rsidRPr="0039406B">
        <w:rPr>
          <w:rFonts w:cstheme="majorBidi"/>
        </w:rPr>
        <w:t xml:space="preserve"> same phenomena have been grouped together and treated as one</w:t>
      </w:r>
      <w:r w:rsidR="00960B00" w:rsidRPr="0039406B">
        <w:rPr>
          <w:rFonts w:cstheme="majorBidi"/>
        </w:rPr>
        <w:t>. A</w:t>
      </w:r>
      <w:r w:rsidR="007A3638" w:rsidRPr="0039406B">
        <w:rPr>
          <w:rFonts w:cstheme="majorBidi"/>
        </w:rPr>
        <w:t>cross</w:t>
      </w:r>
      <w:r w:rsidR="007F5691" w:rsidRPr="0039406B">
        <w:rPr>
          <w:rFonts w:cstheme="majorBidi"/>
        </w:rPr>
        <w:t xml:space="preserve"> all studies and all outcome</w:t>
      </w:r>
      <w:r w:rsidR="00960B00" w:rsidRPr="0039406B">
        <w:rPr>
          <w:rFonts w:cstheme="majorBidi"/>
        </w:rPr>
        <w:t xml:space="preserve"> types</w:t>
      </w:r>
      <w:r w:rsidR="007F5691" w:rsidRPr="0039406B">
        <w:rPr>
          <w:rFonts w:cstheme="majorBidi"/>
        </w:rPr>
        <w:t xml:space="preserve"> results for 67 </w:t>
      </w:r>
      <w:r w:rsidR="00E436F7" w:rsidRPr="0039406B">
        <w:rPr>
          <w:rFonts w:cstheme="majorBidi"/>
        </w:rPr>
        <w:t>outcomes are reported</w:t>
      </w:r>
      <w:r w:rsidR="007F5691" w:rsidRPr="0039406B">
        <w:rPr>
          <w:rFonts w:cstheme="majorBidi"/>
        </w:rPr>
        <w:t>.</w:t>
      </w:r>
      <w:r w:rsidR="00EE4DC6" w:rsidRPr="0039406B">
        <w:rPr>
          <w:rFonts w:cstheme="majorBidi"/>
        </w:rPr>
        <w:t xml:space="preserve">  </w:t>
      </w:r>
    </w:p>
    <w:p w14:paraId="1AB4B51A" w14:textId="77777777" w:rsidR="005B3D41" w:rsidRPr="005B3D41" w:rsidRDefault="005B3D41" w:rsidP="00B60197">
      <w:pPr>
        <w:spacing w:line="360" w:lineRule="auto"/>
        <w:rPr>
          <w:rFonts w:cstheme="majorBidi"/>
          <w:i/>
          <w:iCs/>
        </w:rPr>
      </w:pPr>
      <w:r>
        <w:rPr>
          <w:rFonts w:cstheme="majorBidi"/>
        </w:rPr>
        <w:t>**</w:t>
      </w:r>
      <w:r>
        <w:rPr>
          <w:rFonts w:cstheme="majorBidi"/>
          <w:i/>
          <w:iCs/>
        </w:rPr>
        <w:t>Insert Table 4 about here**</w:t>
      </w:r>
    </w:p>
    <w:p w14:paraId="2194781F" w14:textId="77777777" w:rsidR="004403F1" w:rsidRPr="0039406B" w:rsidRDefault="00960B00" w:rsidP="005323AF">
      <w:pPr>
        <w:spacing w:line="360" w:lineRule="auto"/>
        <w:rPr>
          <w:rFonts w:cstheme="majorBidi"/>
        </w:rPr>
      </w:pPr>
      <w:r w:rsidRPr="0039406B">
        <w:rPr>
          <w:rFonts w:cstheme="majorBidi"/>
        </w:rPr>
        <w:lastRenderedPageBreak/>
        <w:t>S</w:t>
      </w:r>
      <w:r w:rsidR="005323AF" w:rsidRPr="0039406B">
        <w:rPr>
          <w:rFonts w:cstheme="majorBidi"/>
        </w:rPr>
        <w:t xml:space="preserve">tudies </w:t>
      </w:r>
      <w:r w:rsidRPr="0039406B">
        <w:rPr>
          <w:rFonts w:cstheme="majorBidi"/>
        </w:rPr>
        <w:t xml:space="preserve">of similar intervention types </w:t>
      </w:r>
      <w:r w:rsidR="005323AF" w:rsidRPr="0039406B">
        <w:rPr>
          <w:rFonts w:cstheme="majorBidi"/>
        </w:rPr>
        <w:t>tended to use similar outcome types. Nurse support intervention studies primarily measured nurse-based outcomes.  No nurse support studies used quality of care outcomes and just one study used patient-based outcomes.  In contrast, care model intervention studies primarily used outcomes related to quality of care and patient-based outcomes, but use of nurse outcomes was less common.  Training intervention studies used the widest range of outcome type</w:t>
      </w:r>
      <w:r w:rsidR="004403F1" w:rsidRPr="0039406B">
        <w:rPr>
          <w:rFonts w:cstheme="majorBidi"/>
        </w:rPr>
        <w:t xml:space="preserve">. Although </w:t>
      </w:r>
      <w:r w:rsidR="005323AF" w:rsidRPr="0039406B">
        <w:rPr>
          <w:rFonts w:cstheme="majorBidi"/>
        </w:rPr>
        <w:t>the majority us</w:t>
      </w:r>
      <w:r w:rsidR="004403F1" w:rsidRPr="0039406B">
        <w:rPr>
          <w:rFonts w:cstheme="majorBidi"/>
        </w:rPr>
        <w:t>ed</w:t>
      </w:r>
      <w:r w:rsidR="005323AF" w:rsidRPr="0039406B">
        <w:rPr>
          <w:rFonts w:cstheme="majorBidi"/>
        </w:rPr>
        <w:t xml:space="preserve"> nurse-based outcomes a small number dr</w:t>
      </w:r>
      <w:r w:rsidR="004403F1" w:rsidRPr="0039406B">
        <w:rPr>
          <w:rFonts w:cstheme="majorBidi"/>
        </w:rPr>
        <w:t>ew</w:t>
      </w:r>
      <w:r w:rsidR="005323AF" w:rsidRPr="0039406B">
        <w:rPr>
          <w:rFonts w:cstheme="majorBidi"/>
        </w:rPr>
        <w:t xml:space="preserve"> on quality of care and patient outcomes. </w:t>
      </w:r>
    </w:p>
    <w:p w14:paraId="57D1074A" w14:textId="77777777" w:rsidR="00960B00" w:rsidRPr="0039406B" w:rsidRDefault="00960B00" w:rsidP="005323AF">
      <w:pPr>
        <w:spacing w:line="360" w:lineRule="auto"/>
        <w:rPr>
          <w:rFonts w:cstheme="majorBidi"/>
        </w:rPr>
      </w:pPr>
      <w:r w:rsidRPr="0039406B">
        <w:rPr>
          <w:rFonts w:cstheme="majorBidi"/>
        </w:rPr>
        <w:t>Nineteen</w:t>
      </w:r>
      <w:r w:rsidR="00922717" w:rsidRPr="0039406B">
        <w:rPr>
          <w:rFonts w:cstheme="majorBidi"/>
        </w:rPr>
        <w:t xml:space="preserve"> </w:t>
      </w:r>
      <w:r w:rsidR="00890DCC" w:rsidRPr="0039406B">
        <w:rPr>
          <w:rFonts w:cstheme="majorBidi"/>
        </w:rPr>
        <w:t xml:space="preserve">studies (79%) </w:t>
      </w:r>
      <w:r w:rsidR="00922717" w:rsidRPr="0039406B">
        <w:rPr>
          <w:rFonts w:cstheme="majorBidi"/>
        </w:rPr>
        <w:t>reported a</w:t>
      </w:r>
      <w:r w:rsidR="00EE4DC6" w:rsidRPr="0039406B">
        <w:rPr>
          <w:rFonts w:cstheme="majorBidi"/>
        </w:rPr>
        <w:t xml:space="preserve"> </w:t>
      </w:r>
      <w:r w:rsidR="007F5691" w:rsidRPr="0039406B">
        <w:rPr>
          <w:rFonts w:cstheme="majorBidi"/>
        </w:rPr>
        <w:t xml:space="preserve">significant </w:t>
      </w:r>
      <w:r w:rsidR="00EE4DC6" w:rsidRPr="0039406B">
        <w:rPr>
          <w:rFonts w:cstheme="majorBidi"/>
        </w:rPr>
        <w:t xml:space="preserve">positive difference in </w:t>
      </w:r>
      <w:r w:rsidR="007F5691" w:rsidRPr="0039406B">
        <w:rPr>
          <w:rFonts w:cstheme="majorBidi"/>
        </w:rPr>
        <w:t xml:space="preserve">one or more </w:t>
      </w:r>
      <w:r w:rsidR="00EE4DC6" w:rsidRPr="0039406B">
        <w:rPr>
          <w:rFonts w:cstheme="majorBidi"/>
        </w:rPr>
        <w:t>outcomes</w:t>
      </w:r>
      <w:r w:rsidR="007A3638" w:rsidRPr="0039406B">
        <w:rPr>
          <w:rFonts w:cstheme="majorBidi"/>
        </w:rPr>
        <w:t xml:space="preserve"> (i.e. a beneficial effect of the compassionate care intervention)</w:t>
      </w:r>
      <w:r w:rsidR="00EE4DC6" w:rsidRPr="0039406B">
        <w:rPr>
          <w:rFonts w:cstheme="majorBidi"/>
        </w:rPr>
        <w:t>.</w:t>
      </w:r>
      <w:r w:rsidR="007F5691" w:rsidRPr="0039406B">
        <w:rPr>
          <w:rFonts w:cstheme="majorBidi"/>
        </w:rPr>
        <w:t xml:space="preserve"> </w:t>
      </w:r>
      <w:r w:rsidR="00EE4DC6" w:rsidRPr="0039406B">
        <w:rPr>
          <w:rFonts w:cstheme="majorBidi"/>
        </w:rPr>
        <w:t xml:space="preserve"> </w:t>
      </w:r>
      <w:r w:rsidRPr="0039406B">
        <w:rPr>
          <w:rFonts w:cstheme="majorBidi"/>
        </w:rPr>
        <w:t xml:space="preserve">Only five (21%) of the 24 studies reported no significant difference in any of the outcomes types measured.  </w:t>
      </w:r>
      <w:r w:rsidR="007A3638" w:rsidRPr="0039406B">
        <w:rPr>
          <w:rFonts w:cstheme="majorBidi"/>
        </w:rPr>
        <w:t xml:space="preserve">Of the 67 outcome types assessed across all studies, 32 (48%) showed significant positive effects for the intervention, with a further 18 (27%) showing positive but non-significant results. There were no significant negative </w:t>
      </w:r>
      <w:r w:rsidRPr="0039406B">
        <w:rPr>
          <w:rFonts w:cstheme="majorBidi"/>
        </w:rPr>
        <w:t xml:space="preserve">differences </w:t>
      </w:r>
      <w:r w:rsidR="007A3638" w:rsidRPr="0039406B">
        <w:rPr>
          <w:rFonts w:cstheme="majorBidi"/>
        </w:rPr>
        <w:t>and only three non-</w:t>
      </w:r>
      <w:r w:rsidR="000B0FD2" w:rsidRPr="0039406B">
        <w:rPr>
          <w:rFonts w:cstheme="majorBidi"/>
        </w:rPr>
        <w:t xml:space="preserve">significant negative results. </w:t>
      </w:r>
    </w:p>
    <w:p w14:paraId="09118D69" w14:textId="77777777" w:rsidR="00231E0C" w:rsidRPr="0039406B" w:rsidRDefault="002F6C9B" w:rsidP="005323AF">
      <w:pPr>
        <w:spacing w:line="360" w:lineRule="auto"/>
        <w:rPr>
          <w:rFonts w:cstheme="majorBidi"/>
        </w:rPr>
      </w:pPr>
      <w:r w:rsidRPr="0039406B">
        <w:rPr>
          <w:rFonts w:cstheme="majorBidi"/>
        </w:rPr>
        <w:t xml:space="preserve">Patient outcomes </w:t>
      </w:r>
      <w:r w:rsidR="00984E84" w:rsidRPr="0039406B">
        <w:rPr>
          <w:rFonts w:cstheme="majorBidi"/>
        </w:rPr>
        <w:t xml:space="preserve">were less likely to </w:t>
      </w:r>
      <w:r w:rsidR="00960B00" w:rsidRPr="0039406B">
        <w:rPr>
          <w:rFonts w:cstheme="majorBidi"/>
        </w:rPr>
        <w:t xml:space="preserve">show </w:t>
      </w:r>
      <w:r w:rsidR="00984E84" w:rsidRPr="0039406B">
        <w:rPr>
          <w:rFonts w:cstheme="majorBidi"/>
        </w:rPr>
        <w:t xml:space="preserve">significant </w:t>
      </w:r>
      <w:r w:rsidR="00960B00" w:rsidRPr="0039406B">
        <w:rPr>
          <w:rFonts w:cstheme="majorBidi"/>
        </w:rPr>
        <w:t xml:space="preserve">differences, </w:t>
      </w:r>
      <w:r w:rsidR="00984E84" w:rsidRPr="0039406B">
        <w:rPr>
          <w:rFonts w:cstheme="majorBidi"/>
        </w:rPr>
        <w:t xml:space="preserve">with only 5/17 (29%) showing statistically significant differences. </w:t>
      </w:r>
      <w:r w:rsidR="000B0FD2" w:rsidRPr="0039406B">
        <w:rPr>
          <w:rFonts w:cstheme="majorBidi"/>
        </w:rPr>
        <w:t>Studies of l</w:t>
      </w:r>
      <w:r w:rsidRPr="0039406B">
        <w:rPr>
          <w:rFonts w:cstheme="majorBidi"/>
        </w:rPr>
        <w:t xml:space="preserve">ow methodological quality were </w:t>
      </w:r>
      <w:r w:rsidR="000B0FD2" w:rsidRPr="0039406B">
        <w:rPr>
          <w:rFonts w:cstheme="majorBidi"/>
        </w:rPr>
        <w:t xml:space="preserve">more likely to report outcomes in favour </w:t>
      </w:r>
      <w:r w:rsidRPr="0039406B">
        <w:rPr>
          <w:rFonts w:cstheme="majorBidi"/>
        </w:rPr>
        <w:t>of the intervention</w:t>
      </w:r>
      <w:r w:rsidR="00890DCC" w:rsidRPr="0039406B">
        <w:rPr>
          <w:rFonts w:cstheme="majorBidi"/>
        </w:rPr>
        <w:t>,</w:t>
      </w:r>
      <w:r w:rsidRPr="0039406B">
        <w:rPr>
          <w:rFonts w:cstheme="majorBidi"/>
        </w:rPr>
        <w:t xml:space="preserve"> with low methodological quality studies reporting a mean of 92% of outcomes in favour of the intervention (significant + non-significant positives) whereas higher quality (medium, high) studies report 55% of outcomes in favour of the intervention. </w:t>
      </w:r>
      <w:r w:rsidR="00890DCC" w:rsidRPr="0039406B">
        <w:rPr>
          <w:rFonts w:cstheme="majorBidi"/>
        </w:rPr>
        <w:t xml:space="preserve">While on average </w:t>
      </w:r>
      <w:r w:rsidR="00A53B58" w:rsidRPr="0039406B">
        <w:rPr>
          <w:rFonts w:cstheme="majorBidi"/>
        </w:rPr>
        <w:t>76</w:t>
      </w:r>
      <w:r w:rsidR="00890DCC" w:rsidRPr="0039406B">
        <w:rPr>
          <w:rFonts w:cstheme="majorBidi"/>
        </w:rPr>
        <w:t>% of outcomes reported in studies of training interventions showed a statistically significant benefit, only 2</w:t>
      </w:r>
      <w:r w:rsidR="00A53B58" w:rsidRPr="0039406B">
        <w:rPr>
          <w:rFonts w:cstheme="majorBidi"/>
        </w:rPr>
        <w:t>1</w:t>
      </w:r>
      <w:r w:rsidR="00890DCC" w:rsidRPr="0039406B">
        <w:rPr>
          <w:rFonts w:cstheme="majorBidi"/>
        </w:rPr>
        <w:t xml:space="preserve">% of outcomes for </w:t>
      </w:r>
      <w:r w:rsidR="00965A54" w:rsidRPr="0039406B">
        <w:rPr>
          <w:rFonts w:cstheme="majorBidi"/>
        </w:rPr>
        <w:t>nurse support</w:t>
      </w:r>
      <w:r w:rsidR="00890DCC" w:rsidRPr="0039406B">
        <w:rPr>
          <w:rFonts w:cstheme="majorBidi"/>
        </w:rPr>
        <w:t xml:space="preserve"> interventions were significant. Crucially no intervention has been evaluated more than once.</w:t>
      </w:r>
    </w:p>
    <w:p w14:paraId="016A9B5D" w14:textId="77777777" w:rsidR="00965BC9" w:rsidRPr="0039406B" w:rsidRDefault="00965BC9" w:rsidP="00965BC9">
      <w:pPr>
        <w:spacing w:line="360" w:lineRule="auto"/>
        <w:ind w:firstLine="720"/>
        <w:rPr>
          <w:rFonts w:cstheme="majorBidi"/>
          <w:i/>
        </w:rPr>
      </w:pPr>
      <w:r w:rsidRPr="0039406B">
        <w:rPr>
          <w:rFonts w:cstheme="majorBidi"/>
          <w:i/>
        </w:rPr>
        <w:t>Effects on patient-based outcomes</w:t>
      </w:r>
    </w:p>
    <w:p w14:paraId="71D6E452" w14:textId="77777777" w:rsidR="00984E84" w:rsidRPr="0039406B" w:rsidRDefault="00BD439A" w:rsidP="005323AF">
      <w:pPr>
        <w:spacing w:line="360" w:lineRule="auto"/>
        <w:rPr>
          <w:rFonts w:cstheme="majorBidi"/>
        </w:rPr>
      </w:pPr>
      <w:r w:rsidRPr="0039406B">
        <w:rPr>
          <w:rFonts w:cstheme="majorBidi"/>
        </w:rPr>
        <w:t xml:space="preserve">Six care model intervention studies reported patient-based </w:t>
      </w:r>
      <w:r w:rsidR="00984E84" w:rsidRPr="0039406B">
        <w:rPr>
          <w:rFonts w:cstheme="majorBidi"/>
        </w:rPr>
        <w:t>outcomes. Of these, t</w:t>
      </w:r>
      <w:r w:rsidRPr="0039406B">
        <w:rPr>
          <w:rFonts w:cstheme="majorBidi"/>
        </w:rPr>
        <w:t xml:space="preserve">hree of </w:t>
      </w:r>
      <w:r w:rsidR="00984E84" w:rsidRPr="0039406B">
        <w:rPr>
          <w:rFonts w:cstheme="majorBidi"/>
        </w:rPr>
        <w:t>showed</w:t>
      </w:r>
      <w:r w:rsidRPr="0039406B">
        <w:rPr>
          <w:rFonts w:cstheme="majorBidi"/>
        </w:rPr>
        <w:t xml:space="preserve"> </w:t>
      </w:r>
      <w:r w:rsidR="00984E84" w:rsidRPr="0039406B">
        <w:rPr>
          <w:rFonts w:cstheme="majorBidi"/>
        </w:rPr>
        <w:t xml:space="preserve">statistically </w:t>
      </w:r>
      <w:r w:rsidRPr="0039406B">
        <w:rPr>
          <w:rFonts w:cstheme="majorBidi"/>
        </w:rPr>
        <w:t xml:space="preserve">significant effects on </w:t>
      </w:r>
      <w:r w:rsidR="00A53B58" w:rsidRPr="0039406B">
        <w:rPr>
          <w:rFonts w:cstheme="majorBidi"/>
        </w:rPr>
        <w:t xml:space="preserve">a </w:t>
      </w:r>
      <w:r w:rsidRPr="0039406B">
        <w:rPr>
          <w:rFonts w:cstheme="majorBidi"/>
        </w:rPr>
        <w:t xml:space="preserve">patient-based outcome.  </w:t>
      </w:r>
      <w:r w:rsidR="00A53B58" w:rsidRPr="0039406B">
        <w:rPr>
          <w:rFonts w:cstheme="majorBidi"/>
        </w:rPr>
        <w:t>Of these, one was rated as high quality</w:t>
      </w:r>
      <w:r w:rsidRPr="0039406B">
        <w:rPr>
          <w:rFonts w:cstheme="majorBidi"/>
        </w:rPr>
        <w:t xml:space="preserve">.  In their cluster RCT with 38 </w:t>
      </w:r>
      <w:r w:rsidR="00157527" w:rsidRPr="0039406B">
        <w:rPr>
          <w:rFonts w:cstheme="majorBidi"/>
        </w:rPr>
        <w:t>nursing home</w:t>
      </w:r>
      <w:r w:rsidR="00984E84" w:rsidRPr="0039406B">
        <w:rPr>
          <w:rFonts w:cstheme="majorBidi"/>
        </w:rPr>
        <w:t>s</w:t>
      </w:r>
      <w:r w:rsidRPr="0039406B">
        <w:rPr>
          <w:rFonts w:cstheme="majorBidi"/>
        </w:rPr>
        <w:t xml:space="preserve">, Chenoweth et al. (2014) reported that the </w:t>
      </w:r>
      <w:r w:rsidR="00984E84" w:rsidRPr="0039406B">
        <w:rPr>
          <w:rFonts w:cstheme="majorBidi"/>
        </w:rPr>
        <w:t>person-centred care</w:t>
      </w:r>
      <w:r w:rsidR="00984E84" w:rsidRPr="0039406B" w:rsidDel="00984E84">
        <w:rPr>
          <w:rFonts w:cstheme="majorBidi"/>
        </w:rPr>
        <w:t xml:space="preserve"> </w:t>
      </w:r>
      <w:r w:rsidRPr="0039406B">
        <w:rPr>
          <w:rFonts w:cstheme="majorBidi"/>
        </w:rPr>
        <w:t>intervention had a significant positive effect on reducing patient agitation, but the combined intervention (person-centred care plus person-centred environment</w:t>
      </w:r>
      <w:r w:rsidR="0011595C" w:rsidRPr="0039406B">
        <w:rPr>
          <w:rFonts w:cstheme="majorBidi"/>
        </w:rPr>
        <w:t>)</w:t>
      </w:r>
      <w:r w:rsidRPr="0039406B">
        <w:rPr>
          <w:rFonts w:cstheme="majorBidi"/>
        </w:rPr>
        <w:t xml:space="preserve"> reported in the same study </w:t>
      </w:r>
      <w:r w:rsidR="0011595C" w:rsidRPr="0039406B">
        <w:rPr>
          <w:rFonts w:cstheme="majorBidi"/>
        </w:rPr>
        <w:t>showed</w:t>
      </w:r>
      <w:r w:rsidRPr="0039406B">
        <w:rPr>
          <w:rFonts w:cstheme="majorBidi"/>
        </w:rPr>
        <w:t xml:space="preserve"> a non-significant effect of increasing patient agitation.  </w:t>
      </w:r>
      <w:r w:rsidR="00984E84" w:rsidRPr="0039406B">
        <w:rPr>
          <w:rFonts w:cstheme="majorBidi"/>
        </w:rPr>
        <w:t>T</w:t>
      </w:r>
      <w:r w:rsidRPr="0039406B">
        <w:rPr>
          <w:rFonts w:cstheme="majorBidi"/>
        </w:rPr>
        <w:t xml:space="preserve">his study fared poorly in terms of reporting of intervention description, meeting </w:t>
      </w:r>
      <w:r w:rsidR="00984E84" w:rsidRPr="0039406B">
        <w:rPr>
          <w:rFonts w:cstheme="majorBidi"/>
        </w:rPr>
        <w:t xml:space="preserve">only </w:t>
      </w:r>
      <w:r w:rsidRPr="0039406B">
        <w:rPr>
          <w:rFonts w:cstheme="majorBidi"/>
        </w:rPr>
        <w:t>27% of criteria</w:t>
      </w:r>
      <w:r w:rsidR="005323AF" w:rsidRPr="0039406B">
        <w:rPr>
          <w:rFonts w:cstheme="majorBidi"/>
        </w:rPr>
        <w:t xml:space="preserve">.  </w:t>
      </w:r>
    </w:p>
    <w:p w14:paraId="5C021E11" w14:textId="77777777" w:rsidR="00BD439A" w:rsidRPr="0039406B" w:rsidRDefault="0011595C" w:rsidP="005323AF">
      <w:pPr>
        <w:spacing w:line="360" w:lineRule="auto"/>
        <w:rPr>
          <w:rFonts w:cstheme="majorBidi"/>
        </w:rPr>
      </w:pPr>
      <w:r w:rsidRPr="0039406B">
        <w:rPr>
          <w:rFonts w:cstheme="majorBidi"/>
        </w:rPr>
        <w:t>Three training intervention studies reported patient-b</w:t>
      </w:r>
      <w:r w:rsidR="005323AF" w:rsidRPr="0039406B">
        <w:rPr>
          <w:rFonts w:cstheme="majorBidi"/>
        </w:rPr>
        <w:t xml:space="preserve">ased outcomes and of these, two </w:t>
      </w:r>
      <w:r w:rsidRPr="0039406B">
        <w:rPr>
          <w:rFonts w:cstheme="majorBidi"/>
        </w:rPr>
        <w:t xml:space="preserve">showed a </w:t>
      </w:r>
      <w:r w:rsidR="00984E84" w:rsidRPr="0039406B">
        <w:rPr>
          <w:rFonts w:cstheme="majorBidi"/>
        </w:rPr>
        <w:t xml:space="preserve">significant </w:t>
      </w:r>
      <w:r w:rsidRPr="0039406B">
        <w:rPr>
          <w:rFonts w:cstheme="majorBidi"/>
        </w:rPr>
        <w:t xml:space="preserve">positive effect.  One </w:t>
      </w:r>
      <w:r w:rsidR="00984E84" w:rsidRPr="0039406B">
        <w:rPr>
          <w:rFonts w:cstheme="majorBidi"/>
        </w:rPr>
        <w:t xml:space="preserve">medium quality </w:t>
      </w:r>
      <w:r w:rsidRPr="0039406B">
        <w:rPr>
          <w:rFonts w:cstheme="majorBidi"/>
        </w:rPr>
        <w:t>study repor</w:t>
      </w:r>
      <w:r w:rsidR="00984E84" w:rsidRPr="0039406B">
        <w:rPr>
          <w:rFonts w:cstheme="majorBidi"/>
        </w:rPr>
        <w:t>ted</w:t>
      </w:r>
      <w:r w:rsidRPr="0039406B">
        <w:rPr>
          <w:rFonts w:cstheme="majorBidi"/>
        </w:rPr>
        <w:t xml:space="preserve"> significant </w:t>
      </w:r>
      <w:r w:rsidR="00984E84" w:rsidRPr="0039406B">
        <w:rPr>
          <w:rFonts w:cstheme="majorBidi"/>
        </w:rPr>
        <w:t xml:space="preserve">positive </w:t>
      </w:r>
      <w:r w:rsidRPr="0039406B">
        <w:rPr>
          <w:rFonts w:cstheme="majorBidi"/>
        </w:rPr>
        <w:t xml:space="preserve">effects </w:t>
      </w:r>
      <w:r w:rsidR="00672BC8" w:rsidRPr="0039406B">
        <w:rPr>
          <w:rFonts w:cstheme="majorBidi"/>
        </w:rPr>
        <w:t xml:space="preserve">on patient anxiety </w:t>
      </w:r>
      <w:r w:rsidRPr="0039406B">
        <w:rPr>
          <w:rFonts w:cstheme="majorBidi"/>
        </w:rPr>
        <w:t xml:space="preserve">(LaMonica 1987) and one </w:t>
      </w:r>
      <w:r w:rsidR="00984E84" w:rsidRPr="0039406B">
        <w:rPr>
          <w:rFonts w:cstheme="majorBidi"/>
        </w:rPr>
        <w:t xml:space="preserve">low quality study </w:t>
      </w:r>
      <w:r w:rsidR="00672BC8" w:rsidRPr="0039406B">
        <w:rPr>
          <w:rFonts w:cstheme="majorBidi"/>
        </w:rPr>
        <w:t>report</w:t>
      </w:r>
      <w:r w:rsidR="00984E84" w:rsidRPr="0039406B">
        <w:rPr>
          <w:rFonts w:cstheme="majorBidi"/>
        </w:rPr>
        <w:t>ed a</w:t>
      </w:r>
      <w:r w:rsidR="00672BC8" w:rsidRPr="0039406B">
        <w:rPr>
          <w:rFonts w:cstheme="majorBidi"/>
        </w:rPr>
        <w:t xml:space="preserve"> </w:t>
      </w:r>
      <w:r w:rsidR="00984E84" w:rsidRPr="0039406B">
        <w:rPr>
          <w:rFonts w:cstheme="majorBidi"/>
        </w:rPr>
        <w:t xml:space="preserve">non-significant </w:t>
      </w:r>
      <w:r w:rsidR="00672BC8" w:rsidRPr="0039406B">
        <w:rPr>
          <w:rFonts w:cstheme="majorBidi"/>
        </w:rPr>
        <w:t xml:space="preserve">positive difference to </w:t>
      </w:r>
      <w:r w:rsidR="00984E84" w:rsidRPr="0039406B">
        <w:rPr>
          <w:rFonts w:cstheme="majorBidi"/>
        </w:rPr>
        <w:lastRenderedPageBreak/>
        <w:t xml:space="preserve">patient </w:t>
      </w:r>
      <w:r w:rsidR="00672BC8" w:rsidRPr="0039406B">
        <w:rPr>
          <w:rFonts w:cstheme="majorBidi"/>
        </w:rPr>
        <w:t>satisfaction</w:t>
      </w:r>
      <w:r w:rsidR="00D04592" w:rsidRPr="0039406B">
        <w:rPr>
          <w:rFonts w:cstheme="majorBidi"/>
        </w:rPr>
        <w:t xml:space="preserve"> (Yeakel 2003). </w:t>
      </w:r>
      <w:r w:rsidR="00984E84" w:rsidRPr="0039406B">
        <w:rPr>
          <w:rFonts w:cstheme="majorBidi"/>
        </w:rPr>
        <w:t>A</w:t>
      </w:r>
      <w:r w:rsidR="005323AF" w:rsidRPr="0039406B">
        <w:rPr>
          <w:rFonts w:cstheme="majorBidi"/>
        </w:rPr>
        <w:t xml:space="preserve"> low quality </w:t>
      </w:r>
      <w:r w:rsidR="00984E84" w:rsidRPr="0039406B">
        <w:rPr>
          <w:rFonts w:cstheme="majorBidi"/>
        </w:rPr>
        <w:t xml:space="preserve">nurse support intervention study </w:t>
      </w:r>
      <w:r w:rsidRPr="0039406B">
        <w:rPr>
          <w:rFonts w:cstheme="majorBidi"/>
        </w:rPr>
        <w:t xml:space="preserve">reported a non-significant </w:t>
      </w:r>
      <w:r w:rsidR="00C71B72" w:rsidRPr="0039406B">
        <w:rPr>
          <w:rFonts w:cstheme="majorBidi"/>
        </w:rPr>
        <w:t xml:space="preserve">improvement </w:t>
      </w:r>
      <w:r w:rsidRPr="0039406B">
        <w:rPr>
          <w:rFonts w:cstheme="majorBidi"/>
        </w:rPr>
        <w:t>to patient satisfaction (Horner 2014).</w:t>
      </w:r>
    </w:p>
    <w:p w14:paraId="5848565B" w14:textId="77777777" w:rsidR="00A577AB" w:rsidRPr="0039406B" w:rsidRDefault="00965BC9" w:rsidP="0048736C">
      <w:pPr>
        <w:spacing w:line="360" w:lineRule="auto"/>
        <w:ind w:firstLine="720"/>
        <w:rPr>
          <w:rFonts w:cstheme="majorBidi"/>
          <w:i/>
        </w:rPr>
      </w:pPr>
      <w:r w:rsidRPr="0039406B">
        <w:rPr>
          <w:rFonts w:cstheme="majorBidi"/>
          <w:i/>
        </w:rPr>
        <w:t>Effects</w:t>
      </w:r>
      <w:r w:rsidR="00A82A29" w:rsidRPr="0039406B">
        <w:rPr>
          <w:rFonts w:cstheme="majorBidi"/>
          <w:i/>
        </w:rPr>
        <w:t xml:space="preserve"> on </w:t>
      </w:r>
      <w:r w:rsidR="00AC4B7A" w:rsidRPr="0039406B">
        <w:rPr>
          <w:rFonts w:cstheme="majorBidi"/>
          <w:i/>
        </w:rPr>
        <w:t xml:space="preserve">quality </w:t>
      </w:r>
      <w:r w:rsidRPr="0039406B">
        <w:rPr>
          <w:rFonts w:cstheme="majorBidi"/>
          <w:i/>
        </w:rPr>
        <w:t xml:space="preserve">of care </w:t>
      </w:r>
      <w:r w:rsidR="00AC4B7A" w:rsidRPr="0039406B">
        <w:rPr>
          <w:rFonts w:cstheme="majorBidi"/>
          <w:i/>
        </w:rPr>
        <w:t>outcomes</w:t>
      </w:r>
    </w:p>
    <w:p w14:paraId="6A25B547" w14:textId="77777777" w:rsidR="00157527" w:rsidRPr="0039406B" w:rsidRDefault="00672BC8" w:rsidP="008436A6">
      <w:pPr>
        <w:spacing w:line="360" w:lineRule="auto"/>
        <w:rPr>
          <w:rFonts w:cstheme="majorBidi"/>
        </w:rPr>
      </w:pPr>
      <w:r w:rsidRPr="0039406B">
        <w:rPr>
          <w:rFonts w:cstheme="majorBidi"/>
        </w:rPr>
        <w:t>Four training intervention and six care model intervention studies examined effect on quality of care outcomes</w:t>
      </w:r>
      <w:r w:rsidR="00C71B72" w:rsidRPr="0039406B">
        <w:rPr>
          <w:rFonts w:cstheme="majorBidi"/>
        </w:rPr>
        <w:t>. O</w:t>
      </w:r>
      <w:r w:rsidRPr="0039406B">
        <w:rPr>
          <w:rFonts w:cstheme="majorBidi"/>
        </w:rPr>
        <w:t xml:space="preserve">f these, eight reported a </w:t>
      </w:r>
      <w:r w:rsidR="00C71B72" w:rsidRPr="0039406B">
        <w:rPr>
          <w:rFonts w:cstheme="majorBidi"/>
        </w:rPr>
        <w:t xml:space="preserve">statistically </w:t>
      </w:r>
      <w:r w:rsidRPr="0039406B">
        <w:rPr>
          <w:rFonts w:cstheme="majorBidi"/>
        </w:rPr>
        <w:t xml:space="preserve">significant </w:t>
      </w:r>
      <w:r w:rsidR="00C71B72" w:rsidRPr="0039406B">
        <w:rPr>
          <w:rFonts w:cstheme="majorBidi"/>
        </w:rPr>
        <w:t>improvement</w:t>
      </w:r>
      <w:r w:rsidR="00A53B58" w:rsidRPr="0039406B">
        <w:rPr>
          <w:rFonts w:cstheme="majorBidi"/>
        </w:rPr>
        <w:t xml:space="preserve"> in one or more outcomes</w:t>
      </w:r>
      <w:r w:rsidRPr="0039406B">
        <w:rPr>
          <w:rFonts w:cstheme="majorBidi"/>
        </w:rPr>
        <w:t xml:space="preserve">.  The combined </w:t>
      </w:r>
      <w:r w:rsidR="00157527" w:rsidRPr="0039406B">
        <w:rPr>
          <w:rFonts w:cstheme="majorBidi"/>
        </w:rPr>
        <w:t xml:space="preserve">person-centred care model </w:t>
      </w:r>
      <w:r w:rsidRPr="0039406B">
        <w:rPr>
          <w:rFonts w:cstheme="majorBidi"/>
        </w:rPr>
        <w:t xml:space="preserve">intervention reported by Chenoweth et al (2014) </w:t>
      </w:r>
      <w:r w:rsidR="00C71B72" w:rsidRPr="0039406B">
        <w:rPr>
          <w:rFonts w:cstheme="majorBidi"/>
        </w:rPr>
        <w:t>was associated with</w:t>
      </w:r>
      <w:r w:rsidRPr="0039406B">
        <w:rPr>
          <w:rFonts w:cstheme="majorBidi"/>
        </w:rPr>
        <w:t xml:space="preserve"> a significant improvement </w:t>
      </w:r>
      <w:r w:rsidR="00A53B58" w:rsidRPr="0039406B">
        <w:rPr>
          <w:rFonts w:cstheme="majorBidi"/>
        </w:rPr>
        <w:t xml:space="preserve">in </w:t>
      </w:r>
      <w:r w:rsidRPr="0039406B">
        <w:rPr>
          <w:rFonts w:cstheme="majorBidi"/>
        </w:rPr>
        <w:t xml:space="preserve">quality of interactions, but </w:t>
      </w:r>
      <w:r w:rsidR="00C71B72" w:rsidRPr="0039406B">
        <w:rPr>
          <w:rFonts w:cstheme="majorBidi"/>
        </w:rPr>
        <w:t xml:space="preserve">although </w:t>
      </w:r>
      <w:r w:rsidRPr="0039406B">
        <w:rPr>
          <w:rFonts w:cstheme="majorBidi"/>
        </w:rPr>
        <w:t xml:space="preserve">this finding </w:t>
      </w:r>
      <w:r w:rsidR="00C71B72" w:rsidRPr="0039406B">
        <w:rPr>
          <w:rFonts w:cstheme="majorBidi"/>
        </w:rPr>
        <w:t>is from a high quality study</w:t>
      </w:r>
      <w:r w:rsidR="00A53B58" w:rsidRPr="0039406B">
        <w:rPr>
          <w:rFonts w:cstheme="majorBidi"/>
        </w:rPr>
        <w:t>,</w:t>
      </w:r>
      <w:r w:rsidR="00C71B72" w:rsidRPr="0039406B">
        <w:rPr>
          <w:rFonts w:cstheme="majorBidi"/>
        </w:rPr>
        <w:t xml:space="preserve"> </w:t>
      </w:r>
      <w:r w:rsidR="00A53B58" w:rsidRPr="0039406B">
        <w:rPr>
          <w:rFonts w:cstheme="majorBidi"/>
        </w:rPr>
        <w:t>conclusions</w:t>
      </w:r>
      <w:r w:rsidR="00C71B72" w:rsidRPr="0039406B">
        <w:rPr>
          <w:rFonts w:cstheme="majorBidi"/>
        </w:rPr>
        <w:t xml:space="preserve"> are</w:t>
      </w:r>
      <w:r w:rsidRPr="0039406B">
        <w:rPr>
          <w:rFonts w:cstheme="majorBidi"/>
        </w:rPr>
        <w:t xml:space="preserve"> tempered by the lack of intervention description </w:t>
      </w:r>
      <w:r w:rsidR="00C71B72" w:rsidRPr="0039406B">
        <w:rPr>
          <w:rFonts w:cstheme="majorBidi"/>
        </w:rPr>
        <w:t xml:space="preserve">noted </w:t>
      </w:r>
      <w:r w:rsidRPr="0039406B">
        <w:rPr>
          <w:rFonts w:cstheme="majorBidi"/>
        </w:rPr>
        <w:t xml:space="preserve">above.  </w:t>
      </w:r>
      <w:r w:rsidR="00157527" w:rsidRPr="0039406B">
        <w:rPr>
          <w:rFonts w:cstheme="majorBidi"/>
        </w:rPr>
        <w:t xml:space="preserve">In a cluster RCT rated as high quality, Finnema et al. (2001) reported a significant change in one dimension of quality of care following implementation of emotion-oriented care in nursing home settings, but the intervention description only met 35% of the criteria.  In a medium quality evaluation of a relationship-enhancing programme of care in nursing homes, McGilton et al (2003) reported </w:t>
      </w:r>
      <w:r w:rsidR="00157527" w:rsidRPr="0039406B">
        <w:t xml:space="preserve">significant improvements in relational care, care providers’ </w:t>
      </w:r>
      <w:r w:rsidR="00157527" w:rsidRPr="0039406B">
        <w:rPr>
          <w:rFonts w:cstheme="majorBidi"/>
        </w:rPr>
        <w:t xml:space="preserve">relational behaviour and continuity of care.  </w:t>
      </w:r>
      <w:r w:rsidR="0086434A" w:rsidRPr="0039406B">
        <w:rPr>
          <w:rFonts w:cstheme="majorBidi"/>
        </w:rPr>
        <w:t xml:space="preserve"> A medium quality evaluation of empathy training for hospital nurses found no difference in interp</w:t>
      </w:r>
      <w:r w:rsidR="00407E9A" w:rsidRPr="0039406B">
        <w:rPr>
          <w:rFonts w:cstheme="majorBidi"/>
        </w:rPr>
        <w:t xml:space="preserve">ersonal support (Searcy 1989). </w:t>
      </w:r>
      <w:r w:rsidR="005323AF" w:rsidRPr="0039406B">
        <w:rPr>
          <w:rFonts w:cstheme="majorBidi"/>
        </w:rPr>
        <w:t xml:space="preserve">Other improvements in quality of care outcomes were reported by a range of low quality studies </w:t>
      </w:r>
      <w:r w:rsidR="002E791E">
        <w:rPr>
          <w:rFonts w:cstheme="majorBidi"/>
        </w:rPr>
        <w:fldChar w:fldCharType="begin">
          <w:fldData xml:space="preserve">PEVuZE5vdGU+PENpdGU+PEF1dGhvcj5Cb3NjYXJ0PC9BdXRob3I+PFllYXI+MjAwOTwvWWVhcj48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8436A6">
        <w:rPr>
          <w:rFonts w:cstheme="majorBidi"/>
        </w:rPr>
        <w:instrText xml:space="preserve"> ADDIN EN.CITE </w:instrText>
      </w:r>
      <w:r w:rsidR="008436A6">
        <w:rPr>
          <w:rFonts w:cstheme="majorBidi"/>
        </w:rPr>
        <w:fldChar w:fldCharType="begin">
          <w:fldData xml:space="preserve">PEVuZE5vdGU+PENpdGU+PEF1dGhvcj5Cb3NjYXJ0PC9BdXRob3I+PFllYXI+MjAwOTwvWWVhcj48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</w:fldData>
        </w:fldChar>
      </w:r>
      <w:r w:rsidR="008436A6">
        <w:rPr>
          <w:rFonts w:cstheme="majorBidi"/>
        </w:rPr>
        <w:instrText xml:space="preserve"> ADDIN EN.CITE.DATA </w:instrText>
      </w:r>
      <w:r w:rsidR="008436A6">
        <w:rPr>
          <w:rFonts w:cstheme="majorBidi"/>
        </w:rPr>
      </w:r>
      <w:r w:rsidR="008436A6">
        <w:rPr>
          <w:rFonts w:cstheme="majorBidi"/>
        </w:rPr>
        <w:fldChar w:fldCharType="end"/>
      </w:r>
      <w:r w:rsidR="002E791E">
        <w:rPr>
          <w:rFonts w:cstheme="majorBidi"/>
        </w:rPr>
      </w:r>
      <w:r w:rsidR="002E791E">
        <w:rPr>
          <w:rFonts w:cstheme="majorBidi"/>
        </w:rPr>
        <w:fldChar w:fldCharType="separate"/>
      </w:r>
      <w:r w:rsidR="008436A6">
        <w:rPr>
          <w:rFonts w:cstheme="majorBidi"/>
          <w:noProof/>
        </w:rPr>
        <w:t>(Boscart 2009, Langewitz et al. 2010, McCance et al. 2009, McGilton et al. 2010, Yeakel et al. 2003)</w:t>
      </w:r>
      <w:r w:rsidR="002E791E">
        <w:rPr>
          <w:rFonts w:cstheme="majorBidi"/>
        </w:rPr>
        <w:fldChar w:fldCharType="end"/>
      </w:r>
      <w:r w:rsidR="0086434A" w:rsidRPr="0039406B">
        <w:rPr>
          <w:rFonts w:cstheme="majorBidi"/>
        </w:rPr>
        <w:t xml:space="preserve">.  </w:t>
      </w:r>
    </w:p>
    <w:p w14:paraId="43A844ED" w14:textId="77777777" w:rsidR="00FE6D14" w:rsidRPr="0039406B" w:rsidRDefault="00965BC9" w:rsidP="00FE6D14">
      <w:pPr>
        <w:spacing w:line="360" w:lineRule="auto"/>
        <w:ind w:firstLine="720"/>
        <w:rPr>
          <w:rFonts w:cstheme="majorBidi"/>
          <w:i/>
        </w:rPr>
      </w:pPr>
      <w:r w:rsidRPr="0039406B">
        <w:rPr>
          <w:rFonts w:cstheme="majorBidi"/>
          <w:i/>
        </w:rPr>
        <w:t>Effects on nurse-based outcomes</w:t>
      </w:r>
    </w:p>
    <w:p w14:paraId="296913A9" w14:textId="77777777" w:rsidR="00BB26EA" w:rsidRPr="0039406B" w:rsidRDefault="003A7D58" w:rsidP="00CD5403">
      <w:pPr>
        <w:spacing w:line="360" w:lineRule="auto"/>
        <w:rPr>
          <w:rFonts w:cstheme="majorBidi"/>
        </w:rPr>
      </w:pPr>
      <w:r w:rsidRPr="0039406B">
        <w:rPr>
          <w:rFonts w:cstheme="majorBidi"/>
        </w:rPr>
        <w:t>Seven training, six nurse support and three care model intervention studies examined effect</w:t>
      </w:r>
      <w:r w:rsidR="00C71B72" w:rsidRPr="0039406B">
        <w:rPr>
          <w:rFonts w:cstheme="majorBidi"/>
        </w:rPr>
        <w:t>s</w:t>
      </w:r>
      <w:r w:rsidRPr="0039406B">
        <w:rPr>
          <w:rFonts w:cstheme="majorBidi"/>
        </w:rPr>
        <w:t xml:space="preserve"> on nurse-based outcomes and, of these, </w:t>
      </w:r>
      <w:r w:rsidR="00CD5403" w:rsidRPr="0039406B">
        <w:rPr>
          <w:rFonts w:cstheme="majorBidi"/>
        </w:rPr>
        <w:t>ten repo</w:t>
      </w:r>
      <w:r w:rsidR="00507C1E" w:rsidRPr="0039406B">
        <w:rPr>
          <w:rFonts w:cstheme="majorBidi"/>
        </w:rPr>
        <w:t xml:space="preserve">rted a significant </w:t>
      </w:r>
      <w:r w:rsidR="00C71B72" w:rsidRPr="0039406B">
        <w:rPr>
          <w:rFonts w:cstheme="majorBidi"/>
        </w:rPr>
        <w:t>improvement associated with the intervention</w:t>
      </w:r>
      <w:r w:rsidR="00507C1E" w:rsidRPr="0039406B">
        <w:rPr>
          <w:rFonts w:cstheme="majorBidi"/>
        </w:rPr>
        <w:t xml:space="preserve">. </w:t>
      </w:r>
      <w:r w:rsidR="00CD5403" w:rsidRPr="0039406B">
        <w:rPr>
          <w:rFonts w:cstheme="majorBidi"/>
        </w:rPr>
        <w:t>All of these ten stud</w:t>
      </w:r>
      <w:r w:rsidR="00507C1E" w:rsidRPr="0039406B">
        <w:rPr>
          <w:rFonts w:cstheme="majorBidi"/>
        </w:rPr>
        <w:t xml:space="preserve">ies were rated as low quality. </w:t>
      </w:r>
      <w:r w:rsidR="00CD5403" w:rsidRPr="0039406B">
        <w:rPr>
          <w:rFonts w:cstheme="majorBidi"/>
        </w:rPr>
        <w:t xml:space="preserve">Three medium quality studies investigated nurse-based outcomes </w:t>
      </w:r>
      <w:r w:rsidR="00C71B72" w:rsidRPr="0039406B">
        <w:rPr>
          <w:rFonts w:cstheme="majorBidi"/>
        </w:rPr>
        <w:t>but none showed significant differences</w:t>
      </w:r>
      <w:r w:rsidR="00CD5403" w:rsidRPr="0039406B">
        <w:rPr>
          <w:rFonts w:cstheme="majorBidi"/>
        </w:rPr>
        <w:t xml:space="preserve"> (LaMonica 198</w:t>
      </w:r>
      <w:r w:rsidR="00DC5CF3" w:rsidRPr="0039406B">
        <w:rPr>
          <w:rFonts w:cstheme="majorBidi"/>
        </w:rPr>
        <w:t xml:space="preserve">7, Palsson 1996, Searcy 1989). </w:t>
      </w:r>
      <w:r w:rsidR="00CD5403" w:rsidRPr="0039406B">
        <w:rPr>
          <w:rFonts w:cstheme="majorBidi"/>
        </w:rPr>
        <w:t>No high quality studies reported on nurse-based outcomes.</w:t>
      </w:r>
    </w:p>
    <w:p w14:paraId="3F2412E3" w14:textId="77777777" w:rsidR="00AA61F1" w:rsidRPr="0039406B" w:rsidRDefault="00AE3A22" w:rsidP="00AE3A22">
      <w:pPr>
        <w:pStyle w:val="Heading1"/>
        <w:rPr>
          <w:rFonts w:asciiTheme="minorHAnsi" w:hAnsiTheme="minorHAnsi"/>
          <w:color w:val="4F81BD" w:themeColor="accent1"/>
          <w:sz w:val="22"/>
          <w:szCs w:val="22"/>
        </w:rPr>
      </w:pPr>
      <w:r w:rsidRPr="0039406B">
        <w:rPr>
          <w:rFonts w:asciiTheme="minorHAnsi" w:hAnsiTheme="minorHAnsi"/>
          <w:color w:val="4F81BD" w:themeColor="accent1"/>
          <w:sz w:val="22"/>
          <w:szCs w:val="22"/>
        </w:rPr>
        <w:t xml:space="preserve">4. </w:t>
      </w:r>
      <w:r w:rsidR="00AA61F1" w:rsidRPr="0039406B">
        <w:rPr>
          <w:rFonts w:asciiTheme="minorHAnsi" w:hAnsiTheme="minorHAnsi"/>
          <w:color w:val="4F81BD" w:themeColor="accent1"/>
          <w:sz w:val="22"/>
          <w:szCs w:val="22"/>
        </w:rPr>
        <w:t>Discussion</w:t>
      </w:r>
    </w:p>
    <w:p w14:paraId="65F555CB" w14:textId="34C9206A" w:rsidR="008A0C0D" w:rsidRDefault="00FD269E" w:rsidP="00AF283D">
      <w:pPr>
        <w:autoSpaceDE w:val="0"/>
        <w:autoSpaceDN w:val="0"/>
        <w:spacing w:before="120" w:line="360" w:lineRule="auto"/>
      </w:pPr>
      <w:r w:rsidRPr="0039406B">
        <w:rPr>
          <w:rFonts w:cstheme="majorBidi"/>
        </w:rPr>
        <w:t xml:space="preserve">This systematic review </w:t>
      </w:r>
      <w:r w:rsidR="00922A33">
        <w:t>aimed to provide an overview of</w:t>
      </w:r>
      <w:r w:rsidR="00922A33" w:rsidRPr="0039406B">
        <w:t xml:space="preserve"> </w:t>
      </w:r>
      <w:r w:rsidR="00D744B0">
        <w:t>the evidence base on the effectiveness of</w:t>
      </w:r>
      <w:r w:rsidR="00922A33" w:rsidRPr="0039406B">
        <w:t xml:space="preserve"> interventions</w:t>
      </w:r>
      <w:r w:rsidR="00AF283D">
        <w:t xml:space="preserve"> for compassionate nursing care,</w:t>
      </w:r>
      <w:r w:rsidR="00922A33" w:rsidRPr="0039406B">
        <w:t xml:space="preserve"> </w:t>
      </w:r>
      <w:r w:rsidR="00D744B0">
        <w:t xml:space="preserve">including </w:t>
      </w:r>
      <w:r w:rsidR="00783244">
        <w:t xml:space="preserve">an </w:t>
      </w:r>
      <w:r w:rsidR="00922A33" w:rsidRPr="0039406B">
        <w:t>assess</w:t>
      </w:r>
      <w:r w:rsidR="00D744B0">
        <w:t xml:space="preserve">ment of </w:t>
      </w:r>
      <w:r w:rsidR="00922A33" w:rsidRPr="0039406B">
        <w:t>descriptions of the interventions for compassionate care,</w:t>
      </w:r>
      <w:r w:rsidR="00D744B0">
        <w:t xml:space="preserve"> and an evaluation of the nature and strength of evidence of effectiveness.   </w:t>
      </w:r>
    </w:p>
    <w:p w14:paraId="0FE949F4" w14:textId="66FA73AD" w:rsidR="00ED74FD" w:rsidRDefault="00D744B0" w:rsidP="001B25B0">
      <w:pPr>
        <w:spacing w:line="360" w:lineRule="auto"/>
        <w:rPr>
          <w:rFonts w:cstheme="majorBidi"/>
        </w:rPr>
      </w:pPr>
      <w:r>
        <w:rPr>
          <w:rFonts w:cstheme="majorBidi"/>
        </w:rPr>
        <w:t>Findings reflect</w:t>
      </w:r>
      <w:r w:rsidR="00EC6F06" w:rsidRPr="0039406B">
        <w:rPr>
          <w:rFonts w:cstheme="majorBidi"/>
        </w:rPr>
        <w:t xml:space="preserve"> </w:t>
      </w:r>
      <w:r w:rsidR="00585EF1" w:rsidRPr="0039406B">
        <w:rPr>
          <w:rFonts w:cstheme="majorBidi"/>
        </w:rPr>
        <w:t xml:space="preserve">a wide range of </w:t>
      </w:r>
      <w:r w:rsidR="00FD269E" w:rsidRPr="0039406B">
        <w:rPr>
          <w:rFonts w:cstheme="majorBidi"/>
        </w:rPr>
        <w:t>intervention studies</w:t>
      </w:r>
      <w:r w:rsidR="00585EF1" w:rsidRPr="0039406B">
        <w:rPr>
          <w:rFonts w:cstheme="majorBidi"/>
        </w:rPr>
        <w:t xml:space="preserve"> where compassion has </w:t>
      </w:r>
      <w:r w:rsidR="00C71B72" w:rsidRPr="0039406B">
        <w:rPr>
          <w:rFonts w:cstheme="majorBidi"/>
        </w:rPr>
        <w:t xml:space="preserve">been </w:t>
      </w:r>
      <w:r w:rsidR="00585EF1" w:rsidRPr="0039406B">
        <w:rPr>
          <w:rFonts w:cstheme="majorBidi"/>
        </w:rPr>
        <w:t xml:space="preserve">addressed </w:t>
      </w:r>
      <w:r w:rsidR="002F14FD" w:rsidRPr="0039406B">
        <w:rPr>
          <w:rFonts w:cstheme="majorBidi"/>
        </w:rPr>
        <w:t xml:space="preserve">in </w:t>
      </w:r>
      <w:r w:rsidR="00585EF1" w:rsidRPr="0039406B">
        <w:rPr>
          <w:rFonts w:cstheme="majorBidi"/>
        </w:rPr>
        <w:t>a variety of ways</w:t>
      </w:r>
      <w:r w:rsidR="009E3185" w:rsidRPr="0039406B">
        <w:rPr>
          <w:rFonts w:cstheme="majorBidi"/>
        </w:rPr>
        <w:t xml:space="preserve"> including through staff training, staff support or introducing a new care model</w:t>
      </w:r>
      <w:r w:rsidR="00585EF1" w:rsidRPr="0039406B">
        <w:rPr>
          <w:rFonts w:cstheme="majorBidi"/>
        </w:rPr>
        <w:t xml:space="preserve">. </w:t>
      </w:r>
      <w:r w:rsidR="00C71B72" w:rsidRPr="0039406B">
        <w:rPr>
          <w:rFonts w:cstheme="majorBidi"/>
        </w:rPr>
        <w:t>O</w:t>
      </w:r>
      <w:r w:rsidR="002F14FD" w:rsidRPr="0039406B">
        <w:rPr>
          <w:rFonts w:cstheme="majorBidi"/>
        </w:rPr>
        <w:t>verall we identified 25 interventions reported in 24</w:t>
      </w:r>
      <w:r w:rsidR="00C71B72" w:rsidRPr="0039406B">
        <w:rPr>
          <w:rFonts w:cstheme="majorBidi"/>
        </w:rPr>
        <w:t xml:space="preserve"> studies. </w:t>
      </w:r>
      <w:r w:rsidR="00674C0F" w:rsidRPr="0039406B">
        <w:rPr>
          <w:rFonts w:cstheme="majorBidi"/>
        </w:rPr>
        <w:t xml:space="preserve"> </w:t>
      </w:r>
      <w:r w:rsidR="008A0C0D">
        <w:rPr>
          <w:rFonts w:cstheme="majorBidi"/>
        </w:rPr>
        <w:t xml:space="preserve">These findings present a unique </w:t>
      </w:r>
      <w:r w:rsidR="008A0C0D">
        <w:rPr>
          <w:rFonts w:cstheme="majorBidi"/>
        </w:rPr>
        <w:lastRenderedPageBreak/>
        <w:t xml:space="preserve">overview of the type of interventions being developed to address perceived deficiencies in nursing care, indicating an overwhelming lack of consensus in the field as to the best way to improve practice.  The most common type of intervention focused on training nursing staff, in spite of evidence that deficits in relational care are not </w:t>
      </w:r>
      <w:r w:rsidR="00474137">
        <w:rPr>
          <w:rFonts w:cstheme="majorBidi"/>
        </w:rPr>
        <w:t xml:space="preserve">clearly </w:t>
      </w:r>
      <w:r w:rsidR="008A0C0D">
        <w:rPr>
          <w:rFonts w:cstheme="majorBidi"/>
        </w:rPr>
        <w:t xml:space="preserve">linked to knowledge deficits, but instead to organisational barriers </w:t>
      </w:r>
      <w:r w:rsidR="00ED74FD">
        <w:rPr>
          <w:rFonts w:cstheme="majorBidi"/>
        </w:rPr>
        <w:t xml:space="preserve">and that more multi-faceted educational interventions may yield greater benefits to nursing practice </w:t>
      </w:r>
      <w:r w:rsidR="00ED74FD">
        <w:rPr>
          <w:rFonts w:cstheme="majorBidi"/>
        </w:rPr>
        <w:fldChar w:fldCharType="begin">
          <w:fldData xml:space="preserve">PEVuZE5vdGU+PENpdGU+PEF1dGhvcj5CcmlkZ2VzPC9BdXRob3I+PFllYXI+MjAxMzwvWWVhcj48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</w:fldData>
        </w:fldChar>
      </w:r>
      <w:r w:rsidR="00777732">
        <w:rPr>
          <w:rFonts w:cstheme="majorBidi"/>
        </w:rPr>
        <w:instrText xml:space="preserve"> ADDIN EN.CITE </w:instrText>
      </w:r>
      <w:r w:rsidR="00777732">
        <w:rPr>
          <w:rFonts w:cstheme="majorBidi"/>
        </w:rPr>
        <w:fldChar w:fldCharType="begin">
          <w:fldData xml:space="preserve">PEVuZE5vdGU+PENpdGU+PEF1dGhvcj5CcmlkZ2VzPC9BdXRob3I+PFllYXI+MjAxMzwvWWVhcj48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</w:fldData>
        </w:fldChar>
      </w:r>
      <w:r w:rsidR="00777732">
        <w:rPr>
          <w:rFonts w:cstheme="majorBidi"/>
        </w:rPr>
        <w:instrText xml:space="preserve"> ADDIN EN.CITE.DATA </w:instrText>
      </w:r>
      <w:r w:rsidR="00777732">
        <w:rPr>
          <w:rFonts w:cstheme="majorBidi"/>
        </w:rPr>
      </w:r>
      <w:r w:rsidR="00777732">
        <w:rPr>
          <w:rFonts w:cstheme="majorBidi"/>
        </w:rPr>
        <w:fldChar w:fldCharType="end"/>
      </w:r>
      <w:r w:rsidR="00ED74FD">
        <w:rPr>
          <w:rFonts w:cstheme="majorBidi"/>
        </w:rPr>
      </w:r>
      <w:r w:rsidR="00ED74FD">
        <w:rPr>
          <w:rFonts w:cstheme="majorBidi"/>
        </w:rPr>
        <w:fldChar w:fldCharType="separate"/>
      </w:r>
      <w:r w:rsidR="00ED74FD">
        <w:rPr>
          <w:rFonts w:cstheme="majorBidi"/>
          <w:noProof/>
        </w:rPr>
        <w:t>(Bridges et al. 2013, Kuske et al. 2007, Spector et al. 2013)</w:t>
      </w:r>
      <w:r w:rsidR="00ED74FD">
        <w:rPr>
          <w:rFonts w:cstheme="majorBidi"/>
        </w:rPr>
        <w:fldChar w:fldCharType="end"/>
      </w:r>
      <w:r w:rsidR="00ED74FD">
        <w:rPr>
          <w:rFonts w:cstheme="majorBidi"/>
        </w:rPr>
        <w:t xml:space="preserve">.  </w:t>
      </w:r>
      <w:r w:rsidR="008A0C0D">
        <w:rPr>
          <w:rFonts w:cstheme="majorBidi"/>
        </w:rPr>
        <w:t xml:space="preserve">Many interventions lacked an explicit theoretical foundation </w:t>
      </w:r>
      <w:r w:rsidR="00474137">
        <w:rPr>
          <w:rFonts w:cstheme="majorBidi"/>
        </w:rPr>
        <w:t>and the mechanisms for change were unclear in most studies reviewed.  N</w:t>
      </w:r>
      <w:r w:rsidR="008A0C0D">
        <w:rPr>
          <w:rFonts w:cstheme="majorBidi"/>
        </w:rPr>
        <w:t xml:space="preserve">o study reported sufficient detail of its intervention to enable replication and further evaluation.  </w:t>
      </w:r>
      <w:r w:rsidR="00ED74FD">
        <w:rPr>
          <w:rFonts w:cstheme="majorBidi"/>
        </w:rPr>
        <w:t>This state of play limits the capacity of nurses and others to include effective strategies in their own practice, but also limits the construction of a coherent evidence base to guide managers and practitioners in improving services</w:t>
      </w:r>
      <w:r w:rsidR="001B25B0">
        <w:rPr>
          <w:rFonts w:cstheme="majorBidi"/>
        </w:rPr>
        <w:t xml:space="preserve"> </w:t>
      </w:r>
      <w:r w:rsidR="001B25B0">
        <w:rPr>
          <w:rFonts w:cstheme="majorBidi"/>
        </w:rPr>
        <w:fldChar w:fldCharType="begin">
          <w:fldData xml:space="preserve">PEVuZE5vdGU+PENpdGU+PEF1dGhvcj5Ib2ZmbWFubjwvQXV0aG9yPjxZZWFyPjIwMTQ8L1llYXI+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QwLTQ2PC9wYWdlcz48dm9sdW1lPjQ5PC92b2x1bWU+PG51bWJl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</w:fldData>
        </w:fldChar>
      </w:r>
      <w:r w:rsidR="00777732">
        <w:rPr>
          <w:rFonts w:cstheme="majorBidi"/>
        </w:rPr>
        <w:instrText xml:space="preserve"> ADDIN EN.CITE </w:instrText>
      </w:r>
      <w:r w:rsidR="00777732">
        <w:rPr>
          <w:rFonts w:cstheme="majorBidi"/>
        </w:rPr>
        <w:fldChar w:fldCharType="begin">
          <w:fldData xml:space="preserve">PEVuZE5vdGU+PENpdGU+PEF1dGhvcj5Ib2ZmbWFubjwvQXV0aG9yPjxZZWFyPjIwMTQ8L1llYXI+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QwLTQ2PC9wYWdlcz48dm9sdW1lPjQ5PC92b2x1bWU+PG51bWJl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</w:fldData>
        </w:fldChar>
      </w:r>
      <w:r w:rsidR="00777732">
        <w:rPr>
          <w:rFonts w:cstheme="majorBidi"/>
        </w:rPr>
        <w:instrText xml:space="preserve"> ADDIN EN.CITE.DATA </w:instrText>
      </w:r>
      <w:r w:rsidR="00777732">
        <w:rPr>
          <w:rFonts w:cstheme="majorBidi"/>
        </w:rPr>
      </w:r>
      <w:r w:rsidR="00777732">
        <w:rPr>
          <w:rFonts w:cstheme="majorBidi"/>
        </w:rPr>
        <w:fldChar w:fldCharType="end"/>
      </w:r>
      <w:r w:rsidR="001B25B0">
        <w:rPr>
          <w:rFonts w:cstheme="majorBidi"/>
        </w:rPr>
      </w:r>
      <w:r w:rsidR="001B25B0">
        <w:rPr>
          <w:rFonts w:cstheme="majorBidi"/>
        </w:rPr>
        <w:fldChar w:fldCharType="separate"/>
      </w:r>
      <w:r w:rsidR="001B25B0">
        <w:rPr>
          <w:rFonts w:cstheme="majorBidi"/>
          <w:noProof/>
        </w:rPr>
        <w:t>(Hoffmann et al. 2014, Möhler et al. 2012, Craig et al. 2013)</w:t>
      </w:r>
      <w:r w:rsidR="001B25B0">
        <w:rPr>
          <w:rFonts w:cstheme="majorBidi"/>
        </w:rPr>
        <w:fldChar w:fldCharType="end"/>
      </w:r>
      <w:r w:rsidR="006A46AE" w:rsidRPr="0039406B">
        <w:rPr>
          <w:rFonts w:cstheme="majorBidi"/>
        </w:rPr>
        <w:t>.</w:t>
      </w:r>
    </w:p>
    <w:p w14:paraId="03C6DD20" w14:textId="254A4975" w:rsidR="004A6447" w:rsidRPr="00D744B0" w:rsidRDefault="00ED74FD" w:rsidP="00474137">
      <w:pPr>
        <w:autoSpaceDE w:val="0"/>
        <w:autoSpaceDN w:val="0"/>
        <w:spacing w:before="120" w:line="360" w:lineRule="auto"/>
      </w:pPr>
      <w:r>
        <w:rPr>
          <w:rFonts w:cstheme="majorBidi"/>
        </w:rPr>
        <w:t>In relation to the nature and strength of the existing evidence base, m</w:t>
      </w:r>
      <w:r w:rsidRPr="0039406B">
        <w:rPr>
          <w:rFonts w:cstheme="majorBidi"/>
        </w:rPr>
        <w:t xml:space="preserve">ost </w:t>
      </w:r>
      <w:r w:rsidR="00C71B72" w:rsidRPr="0039406B">
        <w:rPr>
          <w:rFonts w:cstheme="majorBidi"/>
        </w:rPr>
        <w:t xml:space="preserve">interventions were associated with improvements on one or more outcomes with positive effects shown on nurse, patient and quality of care outcomes. </w:t>
      </w:r>
      <w:r w:rsidR="00C3539D" w:rsidRPr="0039406B">
        <w:rPr>
          <w:rFonts w:cstheme="majorBidi"/>
        </w:rPr>
        <w:t xml:space="preserve">However, overall quality of the evidence was low and it appears that the few higher quality studies are less likely to report positive results. No intervention has been tested more than once and the majority of studies use </w:t>
      </w:r>
      <w:r w:rsidR="00947AD3" w:rsidRPr="0039406B">
        <w:rPr>
          <w:rFonts w:cstheme="majorBidi"/>
        </w:rPr>
        <w:t xml:space="preserve">before and after </w:t>
      </w:r>
      <w:r w:rsidR="00C3539D" w:rsidRPr="0039406B">
        <w:rPr>
          <w:rFonts w:cstheme="majorBidi"/>
        </w:rPr>
        <w:t>designs that are intrinsicall</w:t>
      </w:r>
      <w:r w:rsidR="00947AD3" w:rsidRPr="0039406B">
        <w:rPr>
          <w:rFonts w:cstheme="majorBidi"/>
        </w:rPr>
        <w:t>y weak</w:t>
      </w:r>
      <w:r w:rsidR="00C3539D" w:rsidRPr="0039406B">
        <w:rPr>
          <w:rFonts w:cstheme="majorBidi"/>
        </w:rPr>
        <w:t xml:space="preserve">. </w:t>
      </w:r>
      <w:r w:rsidR="00947AD3" w:rsidRPr="0039406B">
        <w:rPr>
          <w:rFonts w:cstheme="majorBidi"/>
        </w:rPr>
        <w:t xml:space="preserve"> Patient-based outcomes were not routinely included, especially in relation to the evaluation of training interventions and nurse support interventions.  </w:t>
      </w:r>
    </w:p>
    <w:p w14:paraId="7F1DD309" w14:textId="4976218C" w:rsidR="00C71B72" w:rsidRPr="0039406B" w:rsidRDefault="00C3539D" w:rsidP="00AF283D">
      <w:pPr>
        <w:spacing w:line="360" w:lineRule="auto"/>
        <w:rPr>
          <w:rFonts w:cstheme="majorBidi"/>
        </w:rPr>
      </w:pPr>
      <w:r w:rsidRPr="0039406B">
        <w:rPr>
          <w:rFonts w:cstheme="majorBidi"/>
        </w:rPr>
        <w:t>Consequently, while there appears to be some evidence for benefit in terms of patient and quality of care outcomes from strong studies for three different care model interventions, the importance of these results and the implications for practice are far from clear.</w:t>
      </w:r>
      <w:r w:rsidR="004A6447" w:rsidRPr="0039406B">
        <w:rPr>
          <w:rFonts w:cstheme="majorBidi"/>
        </w:rPr>
        <w:t xml:space="preserve"> Given the priority given to ‘compassion’ in the</w:t>
      </w:r>
      <w:r w:rsidR="00D5654A" w:rsidRPr="0039406B">
        <w:rPr>
          <w:rFonts w:cstheme="majorBidi"/>
        </w:rPr>
        <w:t xml:space="preserve"> policy</w:t>
      </w:r>
      <w:r w:rsidR="004A6447" w:rsidRPr="0039406B">
        <w:rPr>
          <w:rFonts w:cstheme="majorBidi"/>
        </w:rPr>
        <w:t xml:space="preserve"> discourse on contemporary nursing this is a disconcerting finding, especially given that </w:t>
      </w:r>
      <w:r w:rsidR="007208D7">
        <w:rPr>
          <w:rFonts w:cstheme="majorBidi"/>
        </w:rPr>
        <w:t>our conclusion</w:t>
      </w:r>
      <w:r w:rsidR="004A6447" w:rsidRPr="0039406B">
        <w:rPr>
          <w:rFonts w:cstheme="majorBidi"/>
        </w:rPr>
        <w:t xml:space="preserve"> is not the result of an overall lack of research. However, the research has not been programmatic, </w:t>
      </w:r>
      <w:r w:rsidR="00AF283D">
        <w:rPr>
          <w:rFonts w:cstheme="majorBidi"/>
        </w:rPr>
        <w:t>and so there has been</w:t>
      </w:r>
      <w:r w:rsidR="00AF283D" w:rsidRPr="0039406B">
        <w:rPr>
          <w:rFonts w:cstheme="majorBidi"/>
        </w:rPr>
        <w:t xml:space="preserve"> </w:t>
      </w:r>
      <w:r w:rsidR="00E02BB8">
        <w:rPr>
          <w:rFonts w:cstheme="majorBidi"/>
        </w:rPr>
        <w:t xml:space="preserve">no </w:t>
      </w:r>
      <w:r w:rsidR="004A6447" w:rsidRPr="0039406B">
        <w:rPr>
          <w:rFonts w:cstheme="majorBidi"/>
        </w:rPr>
        <w:t>accumulation of evidence around clearly defined (and described) interventions. This state of affairs has been noted in nursing research more generally</w:t>
      </w:r>
      <w:r w:rsidR="005C6256" w:rsidRPr="0039406B">
        <w:rPr>
          <w:rFonts w:cstheme="majorBidi"/>
        </w:rPr>
        <w:t>,</w:t>
      </w:r>
      <w:r w:rsidR="004A6447" w:rsidRPr="0039406B">
        <w:rPr>
          <w:rFonts w:cstheme="majorBidi"/>
        </w:rPr>
        <w:t xml:space="preserve"> with few studies of interventions using randomised controlled trials and little evidence of a programmatic approach noted in an analysis of research reported in leading nursing journals in 2010 </w:t>
      </w:r>
      <w:r w:rsidR="004A6447" w:rsidRPr="0039406B">
        <w:rPr>
          <w:rFonts w:cstheme="majorBidi"/>
        </w:rPr>
        <w:fldChar w:fldCharType="begin"/>
      </w:r>
      <w:r w:rsidR="00777732">
        <w:rPr>
          <w:rFonts w:cstheme="majorBidi"/>
        </w:rPr>
        <w:instrText xml:space="preserve"> ADDIN EN.CITE &lt;EndNote&gt;&lt;Cite&gt;&lt;Author&gt;Richards&lt;/Author&gt;&lt;Year&gt;2014&lt;/Year&gt;&lt;RecNum&gt;38570&lt;/RecNum&gt;&lt;DisplayText&gt;(Richards et al. 2014)&lt;/DisplayText&gt;&lt;record&gt;&lt;rec-number&gt;38570&lt;/rec-number&gt;&lt;foreign-keys&gt;&lt;key app="EN" db-id="9szzaf5xbwsxt5ezwsapa29xasw2z0v25v5r" timestamp="1438956080"&gt;38570&lt;/key&gt;&lt;/foreign-keys&gt;&lt;ref-type name="Journal Article"&gt;17&lt;/ref-type&gt;&lt;contributors&gt;&lt;authors&gt;&lt;author&gt;Richards, David A.&lt;/author&gt;&lt;author&gt;Coulthard, Vania&lt;/author&gt;&lt;author&gt;Borglin, Gunilla&lt;/author&gt;&lt;author&gt;on behalf of the, Reflection review team&lt;/author&gt;&lt;/authors&gt;&lt;/contributors&gt;&lt;titles&gt;&lt;title&gt;The State of European Nursing Research: Dead, Alive, or Chronically Diseased? A Systematic Literature Review&lt;/title&gt;&lt;secondary-title&gt;Worldviews on Evidence-Based Nursing&lt;/secondary-title&gt;&lt;/titles&gt;&lt;periodical&gt;&lt;full-title&gt;Worldviews on Evidence-Based Nursing&lt;/full-title&gt;&lt;/periodical&gt;&lt;pages&gt;147-155&lt;/pages&gt;&lt;volume&gt;11&lt;/volume&gt;&lt;number&gt;3&lt;/number&gt;&lt;keywords&gt;&lt;keyword&gt;complex interventions&lt;/keyword&gt;&lt;keyword&gt;nursing research&lt;/keyword&gt;&lt;keyword&gt;Europe&lt;/keyword&gt;&lt;keyword&gt;research methods&lt;/keyword&gt;&lt;/keywords&gt;&lt;dates&gt;&lt;year&gt;2014&lt;/year&gt;&lt;/dates&gt;&lt;isbn&gt;1741-6787&lt;/isbn&gt;&lt;urls&gt;&lt;related-urls&gt;&lt;url&gt;http://dx.doi.org/10.1111/wvn.12039&lt;/url&gt;&lt;/related-urls&gt;&lt;/urls&gt;&lt;electronic-resource-num&gt;10.1111/wvn.12039&lt;/electronic-resource-num&gt;&lt;/record&gt;&lt;/Cite&gt;&lt;/EndNote&gt;</w:instrText>
      </w:r>
      <w:r w:rsidR="004A6447" w:rsidRPr="0039406B">
        <w:rPr>
          <w:rFonts w:cstheme="majorBidi"/>
        </w:rPr>
        <w:fldChar w:fldCharType="separate"/>
      </w:r>
      <w:r w:rsidR="005E4E6B" w:rsidRPr="0039406B">
        <w:rPr>
          <w:rFonts w:cstheme="majorBidi"/>
          <w:noProof/>
        </w:rPr>
        <w:t>(Richards et al. 2014)</w:t>
      </w:r>
      <w:r w:rsidR="004A6447" w:rsidRPr="0039406B">
        <w:rPr>
          <w:rFonts w:cstheme="majorBidi"/>
        </w:rPr>
        <w:fldChar w:fldCharType="end"/>
      </w:r>
      <w:r w:rsidR="004A6447" w:rsidRPr="0039406B">
        <w:rPr>
          <w:rFonts w:cstheme="majorBidi"/>
        </w:rPr>
        <w:t xml:space="preserve">.  While the person centred care / environment </w:t>
      </w:r>
      <w:r w:rsidR="00280575" w:rsidRPr="0039406B">
        <w:rPr>
          <w:rFonts w:cstheme="majorBidi"/>
        </w:rPr>
        <w:t>(Chenoweth et al</w:t>
      </w:r>
      <w:r w:rsidR="00AF283D">
        <w:rPr>
          <w:rFonts w:cstheme="majorBidi"/>
        </w:rPr>
        <w:t>.</w:t>
      </w:r>
      <w:r w:rsidR="00280575" w:rsidRPr="0039406B">
        <w:rPr>
          <w:rFonts w:cstheme="majorBidi"/>
        </w:rPr>
        <w:t xml:space="preserve"> 2014) and emotion oriented care / model care plan (Finemma et al. 2001) showed potential for improving quality of care and patient outcomes in care homes using strong study designs, such results require further investigation. We found no equivalent evidence of any quality for </w:t>
      </w:r>
      <w:r w:rsidR="00947AD3" w:rsidRPr="0039406B">
        <w:rPr>
          <w:rFonts w:cstheme="majorBidi"/>
        </w:rPr>
        <w:t xml:space="preserve">interventions in </w:t>
      </w:r>
      <w:r w:rsidR="00280575" w:rsidRPr="0039406B">
        <w:rPr>
          <w:rFonts w:cstheme="majorBidi"/>
        </w:rPr>
        <w:t>acute settings</w:t>
      </w:r>
      <w:r w:rsidR="00AA0CB8" w:rsidRPr="0039406B">
        <w:rPr>
          <w:rFonts w:cstheme="majorBidi"/>
        </w:rPr>
        <w:t>.</w:t>
      </w:r>
    </w:p>
    <w:p w14:paraId="36360C3D" w14:textId="54C4A90A" w:rsidR="00280575" w:rsidRPr="0039406B" w:rsidRDefault="00EC6E21" w:rsidP="006A46AE">
      <w:pPr>
        <w:spacing w:line="360" w:lineRule="auto"/>
        <w:rPr>
          <w:rFonts w:cstheme="majorBidi"/>
        </w:rPr>
      </w:pPr>
      <w:r w:rsidRPr="0039406B">
        <w:rPr>
          <w:rFonts w:cstheme="majorBidi"/>
        </w:rPr>
        <w:lastRenderedPageBreak/>
        <w:t>A</w:t>
      </w:r>
      <w:r w:rsidR="00280575" w:rsidRPr="0039406B">
        <w:rPr>
          <w:rFonts w:cstheme="majorBidi"/>
        </w:rPr>
        <w:t>ny of the interventions we investigated might be deemed worth</w:t>
      </w:r>
      <w:r w:rsidR="00E83795" w:rsidRPr="0039406B">
        <w:rPr>
          <w:rFonts w:cstheme="majorBidi"/>
        </w:rPr>
        <w:t>y</w:t>
      </w:r>
      <w:r w:rsidR="00280575" w:rsidRPr="0039406B">
        <w:rPr>
          <w:rFonts w:cstheme="majorBidi"/>
        </w:rPr>
        <w:t xml:space="preserve"> of further investigation based on their positive outcomes</w:t>
      </w:r>
      <w:r w:rsidRPr="0039406B">
        <w:rPr>
          <w:rFonts w:cstheme="majorBidi"/>
        </w:rPr>
        <w:t xml:space="preserve"> but</w:t>
      </w:r>
      <w:r w:rsidR="00280575" w:rsidRPr="0039406B">
        <w:rPr>
          <w:rFonts w:cstheme="majorBidi"/>
        </w:rPr>
        <w:t xml:space="preserve"> none could be recommended for routine implementation. </w:t>
      </w:r>
      <w:r w:rsidR="00E83795" w:rsidRPr="0039406B">
        <w:rPr>
          <w:rFonts w:cstheme="majorBidi"/>
        </w:rPr>
        <w:t xml:space="preserve">However, </w:t>
      </w:r>
      <w:r w:rsidR="00733092" w:rsidRPr="0039406B">
        <w:rPr>
          <w:rFonts w:cstheme="majorBidi"/>
        </w:rPr>
        <w:t>the extent to which this evidence motivates further investigation</w:t>
      </w:r>
      <w:r w:rsidR="005C6256" w:rsidRPr="0039406B">
        <w:rPr>
          <w:rFonts w:cstheme="majorBidi"/>
        </w:rPr>
        <w:t xml:space="preserve"> </w:t>
      </w:r>
      <w:r w:rsidR="00733092" w:rsidRPr="0039406B">
        <w:rPr>
          <w:rFonts w:cstheme="majorBidi"/>
        </w:rPr>
        <w:t>is limited</w:t>
      </w:r>
      <w:r w:rsidR="005C6256" w:rsidRPr="0039406B">
        <w:rPr>
          <w:rFonts w:cstheme="majorBidi"/>
        </w:rPr>
        <w:t>,</w:t>
      </w:r>
      <w:r w:rsidR="00E83795" w:rsidRPr="0039406B">
        <w:rPr>
          <w:rFonts w:cstheme="majorBidi"/>
        </w:rPr>
        <w:t xml:space="preserve"> given the lac</w:t>
      </w:r>
      <w:r w:rsidR="00674C0F" w:rsidRPr="0039406B">
        <w:rPr>
          <w:rFonts w:cstheme="majorBidi"/>
        </w:rPr>
        <w:t xml:space="preserve">k of theoretical basis </w:t>
      </w:r>
      <w:r w:rsidR="00733092" w:rsidRPr="0039406B">
        <w:rPr>
          <w:rFonts w:cstheme="majorBidi"/>
        </w:rPr>
        <w:t xml:space="preserve">and description </w:t>
      </w:r>
      <w:r w:rsidR="00674C0F" w:rsidRPr="0039406B">
        <w:rPr>
          <w:rFonts w:cstheme="majorBidi"/>
        </w:rPr>
        <w:t>for many</w:t>
      </w:r>
      <w:r w:rsidR="00733092" w:rsidRPr="0039406B">
        <w:rPr>
          <w:rFonts w:cstheme="majorBidi"/>
        </w:rPr>
        <w:t xml:space="preserve"> interventions</w:t>
      </w:r>
      <w:r w:rsidR="00474137">
        <w:rPr>
          <w:rFonts w:cstheme="majorBidi"/>
        </w:rPr>
        <w:t>,</w:t>
      </w:r>
      <w:r w:rsidR="00674C0F" w:rsidRPr="0039406B">
        <w:rPr>
          <w:rFonts w:cstheme="majorBidi"/>
        </w:rPr>
        <w:t xml:space="preserve"> </w:t>
      </w:r>
      <w:r w:rsidR="00E83795" w:rsidRPr="0039406B">
        <w:rPr>
          <w:rFonts w:cstheme="majorBidi"/>
        </w:rPr>
        <w:t>the pervasive positive bias that is associated with weak study designs</w:t>
      </w:r>
      <w:r w:rsidR="00AA0CB8" w:rsidRPr="0039406B">
        <w:rPr>
          <w:rFonts w:cstheme="majorBidi"/>
        </w:rPr>
        <w:t>,</w:t>
      </w:r>
      <w:r w:rsidR="00674C0F" w:rsidRPr="0039406B">
        <w:rPr>
          <w:rFonts w:cstheme="majorBidi"/>
        </w:rPr>
        <w:t xml:space="preserve"> and the lack of evidence </w:t>
      </w:r>
      <w:r w:rsidR="00733092" w:rsidRPr="0039406B">
        <w:rPr>
          <w:rFonts w:cstheme="majorBidi"/>
        </w:rPr>
        <w:t xml:space="preserve">for </w:t>
      </w:r>
      <w:r w:rsidR="00674C0F" w:rsidRPr="0039406B">
        <w:rPr>
          <w:rFonts w:cstheme="majorBidi"/>
        </w:rPr>
        <w:t>impact on patient outcomes in most studies</w:t>
      </w:r>
      <w:r w:rsidR="00E83795" w:rsidRPr="0039406B">
        <w:rPr>
          <w:rFonts w:cstheme="majorBidi"/>
        </w:rPr>
        <w:t xml:space="preserve">. </w:t>
      </w:r>
      <w:r w:rsidR="00CF6241" w:rsidRPr="0039406B">
        <w:rPr>
          <w:rFonts w:cstheme="majorBidi"/>
        </w:rPr>
        <w:t xml:space="preserve">While there is little evidence that observational studies </w:t>
      </w:r>
      <w:r w:rsidR="00CF6241" w:rsidRPr="006A46AE">
        <w:rPr>
          <w:rFonts w:cstheme="majorBidi"/>
          <w:i/>
          <w:iCs/>
        </w:rPr>
        <w:t>per</w:t>
      </w:r>
      <w:r w:rsidR="006A46AE">
        <w:rPr>
          <w:rFonts w:cstheme="majorBidi"/>
          <w:i/>
          <w:iCs/>
        </w:rPr>
        <w:t xml:space="preserve"> </w:t>
      </w:r>
      <w:r w:rsidR="00CF6241" w:rsidRPr="006A46AE">
        <w:rPr>
          <w:rFonts w:cstheme="majorBidi"/>
          <w:i/>
          <w:iCs/>
        </w:rPr>
        <w:t>se</w:t>
      </w:r>
      <w:r w:rsidR="00CF6241" w:rsidRPr="0039406B">
        <w:rPr>
          <w:rFonts w:cstheme="majorBidi"/>
        </w:rPr>
        <w:t xml:space="preserve"> yield systematically more favourable estimates of effect to randomised controlled trials </w:t>
      </w:r>
      <w:r w:rsidR="00CF6241" w:rsidRPr="0039406B">
        <w:rPr>
          <w:rFonts w:cstheme="majorBidi"/>
        </w:rPr>
        <w:fldChar w:fldCharType="begin"/>
      </w:r>
      <w:r w:rsidR="005E4E6B" w:rsidRPr="0039406B">
        <w:rPr>
          <w:rFonts w:cstheme="majorBidi"/>
        </w:rPr>
        <w:instrText xml:space="preserve"> ADDIN EN.CITE &lt;EndNote&gt;&lt;Cite&gt;&lt;Author&gt;Anglemyer&lt;/Author&gt;&lt;Year&gt;2014&lt;/Year&gt;&lt;RecNum&gt;46&lt;/RecNum&gt;&lt;DisplayText&gt;(Anglemyer et al. 2014)&lt;/DisplayText&gt;&lt;record&gt;&lt;rec-number&gt;46&lt;/rec-number&gt;&lt;foreign-keys&gt;&lt;key app="EN" db-id="9sdse2rs75tfpuev9aqxfd0jt9f5fatxdvvv" timestamp="1464167583"&gt;46&lt;/key&gt;&lt;/foreign-keys&gt;&lt;ref-type name="Electronic Article"&gt;43&lt;/ref-type&gt;&lt;contributors&gt;&lt;authors&gt;&lt;author&gt;Anglemyer, Andrew&lt;/author&gt;&lt;author&gt;Horvath Hacsi, T.&lt;/author&gt;&lt;author&gt;Bero, Lisa&lt;/author&gt;&lt;/authors&gt;&lt;/contributors&gt;&lt;titles&gt;&lt;title&gt;Healthcare outcomes assessed with observational study designs compared with those assessed in randomized trials&lt;/title&gt;&lt;secondary-title&gt;Cochrane Database of Systematic Reviews.&lt;/secondary-title&gt;&lt;/titles&gt;&lt;periodical&gt;&lt;full-title&gt;Cochrane Database of Systematic Reviews.&lt;/full-title&gt;&lt;/periodical&gt;&lt;number&gt;4&lt;/number&gt;&lt;keywords&gt;&lt;keyword&gt;Observational Study as Topic&lt;/keyword&gt;&lt;keyword&gt;Randomized Controlled Trials as Topic&lt;/keyword&gt;&lt;keyword&gt;Meta-Analysis as Topic&lt;/keyword&gt;&lt;keyword&gt;Outcome Assessment (Health Care) [methods]&lt;/keyword&gt;&lt;keyword&gt;Humans[checkword]&lt;/keyword&gt;&lt;keyword&gt;Method&lt;/keyword&gt;&lt;/keywords&gt;&lt;dates&gt;&lt;year&gt;2014&lt;/year&gt;&lt;/dates&gt;&lt;publisher&gt;John Wiley &amp;amp; Sons, Ltd&lt;/publisher&gt;&lt;accession-num&gt;MR000034&lt;/accession-num&gt;&lt;urls&gt;&lt;related-urls&gt;&lt;url&gt;http://onlinelibrary.wiley.com/doi/10.1002/14651858.MR000034.pub2/abstract&lt;/url&gt;&lt;/related-urls&gt;&lt;/urls&gt;&lt;electronic-resource-num&gt;10.1002/14651858.MR000034.pub2&lt;/electronic-resource-num&gt;&lt;/record&gt;&lt;/Cite&gt;&lt;/EndNote&gt;</w:instrText>
      </w:r>
      <w:r w:rsidR="00CF6241" w:rsidRPr="0039406B">
        <w:rPr>
          <w:rFonts w:cstheme="majorBidi"/>
        </w:rPr>
        <w:fldChar w:fldCharType="separate"/>
      </w:r>
      <w:r w:rsidR="005E4E6B" w:rsidRPr="0039406B">
        <w:rPr>
          <w:rFonts w:cstheme="majorBidi"/>
          <w:noProof/>
        </w:rPr>
        <w:t>(Anglemyer et al. 2014)</w:t>
      </w:r>
      <w:r w:rsidR="00CF6241" w:rsidRPr="0039406B">
        <w:rPr>
          <w:rFonts w:cstheme="majorBidi"/>
        </w:rPr>
        <w:fldChar w:fldCharType="end"/>
      </w:r>
      <w:r w:rsidR="00CF6241" w:rsidRPr="0039406B">
        <w:rPr>
          <w:rFonts w:cstheme="majorBidi"/>
        </w:rPr>
        <w:t xml:space="preserve">, specific design weaknesses are known to yield positively biased estimates of benefits </w:t>
      </w:r>
      <w:r w:rsidR="00D84D8C" w:rsidRPr="0039406B">
        <w:rPr>
          <w:rFonts w:cstheme="majorBidi"/>
        </w:rPr>
        <w:fldChar w:fldCharType="begin">
          <w:fldData xml:space="preserve">PEVuZE5vdGU+PENpdGU+PEF1dGhvcj5QaWxkYWw8L0F1dGhvcj48WWVhcj4yMDA3PC9ZZWFyPjxS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</w:fldData>
        </w:fldChar>
      </w:r>
      <w:r w:rsidR="00777732">
        <w:rPr>
          <w:rFonts w:cstheme="majorBidi"/>
        </w:rPr>
        <w:instrText xml:space="preserve"> ADDIN EN.CITE </w:instrText>
      </w:r>
      <w:r w:rsidR="00777732">
        <w:rPr>
          <w:rFonts w:cstheme="majorBidi"/>
        </w:rPr>
        <w:fldChar w:fldCharType="begin">
          <w:fldData xml:space="preserve">PEVuZE5vdGU+PENpdGU+PEF1dGhvcj5QaWxkYWw8L0F1dGhvcj48WWVhcj4yMDA3PC9ZZWFyPjxS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</w:fldData>
        </w:fldChar>
      </w:r>
      <w:r w:rsidR="00777732">
        <w:rPr>
          <w:rFonts w:cstheme="majorBidi"/>
        </w:rPr>
        <w:instrText xml:space="preserve"> ADDIN EN.CITE.DATA </w:instrText>
      </w:r>
      <w:r w:rsidR="00777732">
        <w:rPr>
          <w:rFonts w:cstheme="majorBidi"/>
        </w:rPr>
      </w:r>
      <w:r w:rsidR="00777732">
        <w:rPr>
          <w:rFonts w:cstheme="majorBidi"/>
        </w:rPr>
        <w:fldChar w:fldCharType="end"/>
      </w:r>
      <w:r w:rsidR="00D84D8C" w:rsidRPr="0039406B">
        <w:rPr>
          <w:rFonts w:cstheme="majorBidi"/>
        </w:rPr>
      </w:r>
      <w:r w:rsidR="00D84D8C" w:rsidRPr="0039406B">
        <w:rPr>
          <w:rFonts w:cstheme="majorBidi"/>
        </w:rPr>
        <w:fldChar w:fldCharType="separate"/>
      </w:r>
      <w:r w:rsidR="005E4E6B" w:rsidRPr="0039406B">
        <w:rPr>
          <w:rFonts w:cstheme="majorBidi"/>
          <w:noProof/>
        </w:rPr>
        <w:t>(Pildal et al. 2007, Moher et al. 1998)</w:t>
      </w:r>
      <w:r w:rsidR="00D84D8C" w:rsidRPr="0039406B">
        <w:rPr>
          <w:rFonts w:cstheme="majorBidi"/>
        </w:rPr>
        <w:fldChar w:fldCharType="end"/>
      </w:r>
      <w:r w:rsidR="00D84D8C" w:rsidRPr="0039406B">
        <w:rPr>
          <w:rFonts w:cstheme="majorBidi"/>
        </w:rPr>
        <w:t xml:space="preserve"> and such </w:t>
      </w:r>
      <w:r w:rsidR="005C6256" w:rsidRPr="0039406B">
        <w:rPr>
          <w:rFonts w:cstheme="majorBidi"/>
        </w:rPr>
        <w:t xml:space="preserve">problems </w:t>
      </w:r>
      <w:r w:rsidR="00D84D8C" w:rsidRPr="0039406B">
        <w:rPr>
          <w:rFonts w:cstheme="majorBidi"/>
        </w:rPr>
        <w:t xml:space="preserve">are easier to control in randomised studies. </w:t>
      </w:r>
      <w:r w:rsidR="00E83795" w:rsidRPr="0039406B">
        <w:rPr>
          <w:rFonts w:cstheme="majorBidi"/>
        </w:rPr>
        <w:t xml:space="preserve">Furthermore, the </w:t>
      </w:r>
      <w:r w:rsidR="005C6256" w:rsidRPr="0039406B">
        <w:rPr>
          <w:rFonts w:cstheme="majorBidi"/>
        </w:rPr>
        <w:t xml:space="preserve">uniformly </w:t>
      </w:r>
      <w:r w:rsidR="00E83795" w:rsidRPr="0039406B">
        <w:rPr>
          <w:rFonts w:cstheme="majorBidi"/>
        </w:rPr>
        <w:t xml:space="preserve">positive picture </w:t>
      </w:r>
      <w:r w:rsidR="005C6256" w:rsidRPr="0039406B">
        <w:rPr>
          <w:rFonts w:cstheme="majorBidi"/>
        </w:rPr>
        <w:t xml:space="preserve">of benefit associated with these interventions </w:t>
      </w:r>
      <w:r w:rsidR="00E83795" w:rsidRPr="0039406B">
        <w:rPr>
          <w:rFonts w:cstheme="majorBidi"/>
        </w:rPr>
        <w:t>may result, in part, from selective reporting of positive</w:t>
      </w:r>
      <w:r w:rsidR="00AA0CB8" w:rsidRPr="0039406B">
        <w:rPr>
          <w:rFonts w:cstheme="majorBidi"/>
        </w:rPr>
        <w:t xml:space="preserve"> results</w:t>
      </w:r>
      <w:r w:rsidR="00E83795" w:rsidRPr="0039406B">
        <w:rPr>
          <w:rFonts w:cstheme="majorBidi"/>
        </w:rPr>
        <w:t xml:space="preserve">. While just under half of all outcomes assessed showed positive statistically significant results, evidence from analyses of outcomes from trials suggests that unreported outcomes are much more likely to be non-significant </w:t>
      </w:r>
      <w:r w:rsidR="00E83795" w:rsidRPr="0039406B">
        <w:rPr>
          <w:rFonts w:cstheme="majorBidi"/>
        </w:rPr>
        <w:fldChar w:fldCharType="begin"/>
      </w:r>
      <w:r w:rsidR="00777732">
        <w:rPr>
          <w:rFonts w:cstheme="majorBidi"/>
        </w:rPr>
        <w:instrText xml:space="preserve"> ADDIN EN.CITE &lt;EndNote&gt;&lt;Cite&gt;&lt;Author&gt;Chan&lt;/Author&gt;&lt;Year&gt;2005&lt;/Year&gt;&lt;RecNum&gt;3943&lt;/RecNum&gt;&lt;DisplayText&gt;(Chan and Altman 2005)&lt;/DisplayText&gt;&lt;record&gt;&lt;rec-number&gt;3943&lt;/rec-number&gt;&lt;foreign-keys&gt;&lt;key app="EN" db-id="9szzaf5xbwsxt5ezwsapa29xasw2z0v25v5r" timestamp="0"&gt;3943&lt;/key&gt;&lt;key app="ENWeb" db-id="SxjbTArtqggAAA-FLvs"&gt;2996&lt;/key&gt;&lt;/foreign-keys&gt;&lt;ref-type name="Journal Article"&gt;17&lt;/ref-type&gt;&lt;contributors&gt;&lt;authors&gt;&lt;author&gt;Chan, An-Wen&lt;/author&gt;&lt;author&gt;Altman, Douglas G.&lt;/author&gt;&lt;/authors&gt;&lt;/contributors&gt;&lt;titles&gt;&lt;title&gt;Identifying outcome reporting bias in randomised trials on PubMed: review of publications and survey of authors&lt;/title&gt;&lt;secondary-title&gt;BMJ&lt;/secondary-title&gt;&lt;/titles&gt;&lt;periodical&gt;&lt;full-title&gt;BMJ&lt;/full-title&gt;&lt;abbr-1&gt;BMJ&lt;/abbr-1&gt;&lt;abbr-2&gt;BMJ&lt;/abbr-2&gt;&lt;/periodical&gt;&lt;pages&gt;753-&lt;/pages&gt;&lt;volume&gt;330&lt;/volume&gt;&lt;number&gt;7494&lt;/number&gt;&lt;dates&gt;&lt;year&gt;2005&lt;/year&gt;&lt;pub-dates&gt;&lt;date&gt;April 2, 2005&lt;/date&gt;&lt;/pub-dates&gt;&lt;/dates&gt;&lt;urls&gt;&lt;related-urls&gt;&lt;url&gt;http://BMJ.bmjjournals.com/cgi/content/abstract/330/7494/753 &lt;/url&gt;&lt;/related-urls&gt;&lt;/urls&gt;&lt;/record&gt;&lt;/Cite&gt;&lt;/EndNote&gt;</w:instrText>
      </w:r>
      <w:r w:rsidR="00E83795" w:rsidRPr="0039406B">
        <w:rPr>
          <w:rFonts w:cstheme="majorBidi"/>
        </w:rPr>
        <w:fldChar w:fldCharType="separate"/>
      </w:r>
      <w:r w:rsidR="005E4E6B" w:rsidRPr="0039406B">
        <w:rPr>
          <w:rFonts w:cstheme="majorBidi"/>
          <w:noProof/>
        </w:rPr>
        <w:t>(Chan and Altman 2005)</w:t>
      </w:r>
      <w:r w:rsidR="00E83795" w:rsidRPr="0039406B">
        <w:rPr>
          <w:rFonts w:cstheme="majorBidi"/>
        </w:rPr>
        <w:fldChar w:fldCharType="end"/>
      </w:r>
      <w:r w:rsidR="00E83795" w:rsidRPr="0039406B">
        <w:rPr>
          <w:rFonts w:cstheme="majorBidi"/>
        </w:rPr>
        <w:t xml:space="preserve">. Other studies suggest that studies with non-significant results are less likely to be published </w:t>
      </w:r>
      <w:r w:rsidR="00E83795" w:rsidRPr="0039406B">
        <w:rPr>
          <w:rFonts w:cstheme="majorBidi"/>
        </w:rPr>
        <w:fldChar w:fldCharType="begin"/>
      </w:r>
      <w:r w:rsidR="00777732">
        <w:rPr>
          <w:rFonts w:cstheme="majorBidi"/>
        </w:rPr>
        <w:instrText xml:space="preserve"> ADDIN EN.CITE &lt;EndNote&gt;&lt;Cite&gt;&lt;Author&gt;Dwan&lt;/Author&gt;&lt;Year&gt;2013&lt;/Year&gt;&lt;RecNum&gt;38625&lt;/RecNum&gt;&lt;DisplayText&gt;(Dwan et al. 2013)&lt;/DisplayText&gt;&lt;record&gt;&lt;rec-number&gt;38625&lt;/rec-number&gt;&lt;foreign-keys&gt;&lt;key app="EN" db-id="9szzaf5xbwsxt5ezwsapa29xasw2z0v25v5r" timestamp="1452101777"&gt;38625&lt;/key&gt;&lt;/foreign-keys&gt;&lt;ref-type name="Journal Article"&gt;17&lt;/ref-type&gt;&lt;contributors&gt;&lt;authors&gt;&lt;author&gt;Dwan, Kerry&lt;/author&gt;&lt;author&gt;Gamble, Carrol&lt;/author&gt;&lt;author&gt;Williamson, Paula R.&lt;/author&gt;&lt;author&gt;Kirkham, Jamie J.&lt;/author&gt;&lt;author&gt;the Reporting Bias, Group&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dx.doi.org/10.1371%2Fjournal.pone.0066844&lt;/url&gt;&lt;/related-urls&gt;&lt;/urls&gt;&lt;electronic-resource-num&gt;10.1371/journal.pone.0066844&lt;/electronic-resource-num&gt;&lt;/record&gt;&lt;/Cite&gt;&lt;/EndNote&gt;</w:instrText>
      </w:r>
      <w:r w:rsidR="00E83795" w:rsidRPr="0039406B">
        <w:rPr>
          <w:rFonts w:cstheme="majorBidi"/>
        </w:rPr>
        <w:fldChar w:fldCharType="separate"/>
      </w:r>
      <w:r w:rsidR="005E4E6B" w:rsidRPr="0039406B">
        <w:rPr>
          <w:rFonts w:cstheme="majorBidi"/>
          <w:noProof/>
        </w:rPr>
        <w:t>(Dwan et al. 2013)</w:t>
      </w:r>
      <w:r w:rsidR="00E83795" w:rsidRPr="0039406B">
        <w:rPr>
          <w:rFonts w:cstheme="majorBidi"/>
        </w:rPr>
        <w:fldChar w:fldCharType="end"/>
      </w:r>
      <w:r w:rsidR="00045021" w:rsidRPr="0039406B">
        <w:rPr>
          <w:rFonts w:cstheme="majorBidi"/>
        </w:rPr>
        <w:t xml:space="preserve">. </w:t>
      </w:r>
      <w:r w:rsidR="00753666">
        <w:rPr>
          <w:rFonts w:cstheme="majorBidi"/>
        </w:rPr>
        <w:t>Furthermore, even if replication was justified by the results, r</w:t>
      </w:r>
      <w:r w:rsidR="00280575" w:rsidRPr="0039406B">
        <w:rPr>
          <w:rFonts w:cstheme="majorBidi"/>
        </w:rPr>
        <w:t>eplicating the interventions</w:t>
      </w:r>
      <w:r w:rsidR="00AA0CB8" w:rsidRPr="0039406B">
        <w:rPr>
          <w:rFonts w:cstheme="majorBidi"/>
        </w:rPr>
        <w:t xml:space="preserve"> reviewed here</w:t>
      </w:r>
      <w:r w:rsidR="00280575" w:rsidRPr="0039406B">
        <w:rPr>
          <w:rFonts w:cstheme="majorBidi"/>
        </w:rPr>
        <w:t xml:space="preserve"> would </w:t>
      </w:r>
      <w:r w:rsidR="005C6256" w:rsidRPr="0039406B">
        <w:rPr>
          <w:rFonts w:cstheme="majorBidi"/>
        </w:rPr>
        <w:t xml:space="preserve">be </w:t>
      </w:r>
      <w:r w:rsidR="00AA0CB8" w:rsidRPr="0039406B">
        <w:rPr>
          <w:rFonts w:cstheme="majorBidi"/>
        </w:rPr>
        <w:t>difficult</w:t>
      </w:r>
      <w:r w:rsidR="005C6256" w:rsidRPr="0039406B">
        <w:rPr>
          <w:rFonts w:cstheme="majorBidi"/>
        </w:rPr>
        <w:t>,</w:t>
      </w:r>
      <w:r w:rsidR="003A2CC1" w:rsidRPr="0039406B">
        <w:rPr>
          <w:rFonts w:cstheme="majorBidi"/>
        </w:rPr>
        <w:t xml:space="preserve"> if not </w:t>
      </w:r>
      <w:r w:rsidR="00AA0CB8" w:rsidRPr="0039406B">
        <w:rPr>
          <w:rFonts w:cstheme="majorBidi"/>
        </w:rPr>
        <w:t>impossible,</w:t>
      </w:r>
      <w:r w:rsidR="00753666">
        <w:rPr>
          <w:rFonts w:cstheme="majorBidi"/>
        </w:rPr>
        <w:t xml:space="preserve"> because </w:t>
      </w:r>
      <w:r w:rsidR="00AA0CB8" w:rsidRPr="0039406B">
        <w:rPr>
          <w:rFonts w:cstheme="majorBidi"/>
        </w:rPr>
        <w:t>c</w:t>
      </w:r>
      <w:r w:rsidR="00280575" w:rsidRPr="0039406B">
        <w:rPr>
          <w:rFonts w:cstheme="majorBidi"/>
        </w:rPr>
        <w:t xml:space="preserve">ompliance with guidance for reporting the interventions was poor. </w:t>
      </w:r>
    </w:p>
    <w:p w14:paraId="52803F53" w14:textId="7974EA2B" w:rsidR="00045021" w:rsidRPr="0039406B" w:rsidRDefault="00AA0CB8" w:rsidP="00F6430C">
      <w:pPr>
        <w:spacing w:line="360" w:lineRule="auto"/>
        <w:rPr>
          <w:rFonts w:cstheme="majorBidi"/>
        </w:rPr>
      </w:pPr>
      <w:r w:rsidRPr="0039406B">
        <w:rPr>
          <w:rFonts w:cstheme="majorBidi"/>
        </w:rPr>
        <w:t>T</w:t>
      </w:r>
      <w:r w:rsidR="00D84D8C" w:rsidRPr="0039406B">
        <w:rPr>
          <w:rFonts w:cstheme="majorBidi"/>
        </w:rPr>
        <w:t xml:space="preserve">hese limitations need to be addressed in future research. Adherence to recognised and emerging standards for developing and evaluating complex interventions, such as the </w:t>
      </w:r>
      <w:r w:rsidR="00F6430C">
        <w:rPr>
          <w:rFonts w:cstheme="majorBidi"/>
        </w:rPr>
        <w:t>UK Medical Research Council</w:t>
      </w:r>
      <w:r w:rsidR="00F6430C" w:rsidRPr="0039406B">
        <w:rPr>
          <w:rFonts w:cstheme="majorBidi"/>
        </w:rPr>
        <w:t xml:space="preserve"> </w:t>
      </w:r>
      <w:r w:rsidR="00D84D8C" w:rsidRPr="0039406B">
        <w:rPr>
          <w:rFonts w:cstheme="majorBidi"/>
        </w:rPr>
        <w:t>framework (Craig et al 2013)</w:t>
      </w:r>
      <w:r w:rsidRPr="0039406B">
        <w:rPr>
          <w:rFonts w:cstheme="majorBidi"/>
        </w:rPr>
        <w:t>,</w:t>
      </w:r>
      <w:r w:rsidR="00D84D8C" w:rsidRPr="0039406B">
        <w:rPr>
          <w:rFonts w:cstheme="majorBidi"/>
        </w:rPr>
        <w:t xml:space="preserve"> and fuller reporting of interventions and outcomes would address many of the issues noted here. It seems clear that many researchers in this field have been unable or unwilling to use randomised designs. </w:t>
      </w:r>
      <w:r w:rsidR="008011D1" w:rsidRPr="0039406B">
        <w:rPr>
          <w:rFonts w:cstheme="majorBidi"/>
        </w:rPr>
        <w:t>Randomised controlled trials can be challenging to implement and resource intensive. They are not the only potentially robust design for complex service interventions. However, randomised trials or other robust designs are feasible for these and similar interventions and the value of simple before and after designs as anything other than feasibility / pilot studies must be questioned. Certainly a clearer picture, more helpful for practitioners, could have emerged from fewer more rigorous studies.</w:t>
      </w:r>
    </w:p>
    <w:p w14:paraId="2B21F5CD" w14:textId="77777777" w:rsidR="00FE6CF3" w:rsidRPr="0039406B" w:rsidRDefault="00FE6CF3" w:rsidP="004E47C9">
      <w:pPr>
        <w:spacing w:before="120" w:line="360" w:lineRule="auto"/>
      </w:pPr>
      <w:r w:rsidRPr="0039406B">
        <w:t>While systematic methods were used to identify studies for this review, a lack of agreed terminology in the field</w:t>
      </w:r>
      <w:r w:rsidR="004E47C9">
        <w:t xml:space="preserve"> and a focus on searching for published studies</w:t>
      </w:r>
      <w:r w:rsidRPr="0039406B">
        <w:t xml:space="preserve"> may have led to some relevant studies being inadvertently excluded. However, unless we missed a large number of high quality studies including multiple studies of a single intervention, which seems unlikely, our overall conclusions would remain unchanged.  Our method of assessment of methodological quality was simple and focused on making relative rather than absolute judgements about the potential for causal inference from the designs used. A study we classified as high quality may still be flawed in a number of ways. </w:t>
      </w:r>
      <w:r w:rsidRPr="0039406B">
        <w:lastRenderedPageBreak/>
        <w:t>Our chosen method, however, enabled the descriptive analysis required across a diverse range of studies and provides a broad indication of the po</w:t>
      </w:r>
      <w:r w:rsidR="004E47C9">
        <w:t xml:space="preserve">tential strength of evidence.  </w:t>
      </w:r>
    </w:p>
    <w:p w14:paraId="6D46AFF1" w14:textId="61CBA272" w:rsidR="007208D7" w:rsidRPr="0039406B" w:rsidRDefault="007208D7" w:rsidP="007208D7">
      <w:pPr>
        <w:pStyle w:val="Heading1"/>
        <w:rPr>
          <w:rFonts w:asciiTheme="minorHAnsi" w:hAnsiTheme="minorHAnsi"/>
          <w:color w:val="4F81BD" w:themeColor="accent1"/>
          <w:sz w:val="22"/>
          <w:szCs w:val="22"/>
        </w:rPr>
      </w:pPr>
      <w:r>
        <w:rPr>
          <w:rFonts w:asciiTheme="minorHAnsi" w:hAnsiTheme="minorHAnsi"/>
          <w:color w:val="4F81BD" w:themeColor="accent1"/>
          <w:sz w:val="22"/>
          <w:szCs w:val="22"/>
        </w:rPr>
        <w:t>5</w:t>
      </w:r>
      <w:r w:rsidRPr="0039406B">
        <w:rPr>
          <w:rFonts w:asciiTheme="minorHAnsi" w:hAnsiTheme="minorHAnsi"/>
          <w:color w:val="4F81BD" w:themeColor="accent1"/>
          <w:sz w:val="22"/>
          <w:szCs w:val="22"/>
        </w:rPr>
        <w:t xml:space="preserve">. </w:t>
      </w:r>
      <w:r>
        <w:rPr>
          <w:rFonts w:asciiTheme="minorHAnsi" w:hAnsiTheme="minorHAnsi"/>
          <w:color w:val="4F81BD" w:themeColor="accent1"/>
          <w:sz w:val="22"/>
          <w:szCs w:val="22"/>
        </w:rPr>
        <w:t>Conclusions</w:t>
      </w:r>
    </w:p>
    <w:p w14:paraId="27A84956" w14:textId="17A1C2A2" w:rsidR="008011D1" w:rsidRPr="0039406B" w:rsidRDefault="00753666" w:rsidP="00CF61D2">
      <w:pPr>
        <w:spacing w:line="360" w:lineRule="auto"/>
        <w:rPr>
          <w:i/>
          <w:iCs/>
        </w:rPr>
      </w:pPr>
      <w:r>
        <w:rPr>
          <w:rFonts w:cstheme="majorBidi"/>
        </w:rPr>
        <w:t>While there have been many published studies that appear</w:t>
      </w:r>
      <w:r w:rsidR="00AF283D">
        <w:rPr>
          <w:rFonts w:cstheme="majorBidi"/>
        </w:rPr>
        <w:t xml:space="preserve"> to</w:t>
      </w:r>
      <w:r>
        <w:rPr>
          <w:rFonts w:cstheme="majorBidi"/>
        </w:rPr>
        <w:t xml:space="preserve"> offer potential solutions to deficits in compassionate care, t</w:t>
      </w:r>
      <w:r w:rsidR="008011D1" w:rsidRPr="0039406B">
        <w:rPr>
          <w:rFonts w:cstheme="majorBidi"/>
        </w:rPr>
        <w:t xml:space="preserve">his is a body of literature that seems to have little useful to say to nurses in practice. </w:t>
      </w:r>
      <w:r w:rsidR="008011D1" w:rsidRPr="0039406B">
        <w:t>This is especially challenging in a context in which the need for more compassion in health care is professed from national government to frontline practitioners.</w:t>
      </w:r>
      <w:r w:rsidR="00605F5A" w:rsidRPr="0039406B">
        <w:t xml:space="preserve">  </w:t>
      </w:r>
      <w:r w:rsidR="00CF61D2">
        <w:t xml:space="preserve">Greater conceptual clarity, better designed and reported interventions and </w:t>
      </w:r>
      <w:r>
        <w:t>evaluations using stronger research designs</w:t>
      </w:r>
      <w:r w:rsidR="00CF61D2">
        <w:t xml:space="preserve"> are</w:t>
      </w:r>
      <w:r w:rsidR="00605F5A" w:rsidRPr="0039406B">
        <w:t xml:space="preserve"> urgently required.</w:t>
      </w:r>
    </w:p>
    <w:p w14:paraId="7E123C4F" w14:textId="77777777" w:rsidR="008011D1" w:rsidRPr="0039406B" w:rsidRDefault="008011D1" w:rsidP="00D3164E">
      <w:pPr>
        <w:spacing w:line="360" w:lineRule="auto"/>
        <w:rPr>
          <w:rFonts w:cstheme="majorBidi"/>
        </w:rPr>
      </w:pPr>
    </w:p>
    <w:p w14:paraId="1CA09B43" w14:textId="77777777" w:rsidR="008011D1" w:rsidRPr="0039406B" w:rsidRDefault="00947AD3" w:rsidP="00D3164E">
      <w:pPr>
        <w:spacing w:line="360" w:lineRule="auto"/>
        <w:rPr>
          <w:rFonts w:cstheme="majorBidi"/>
        </w:rPr>
      </w:pPr>
      <w:r w:rsidRPr="0039406B">
        <w:rPr>
          <w:rFonts w:cstheme="majorBidi"/>
        </w:rPr>
        <w:t>Acknowledgements</w:t>
      </w:r>
    </w:p>
    <w:p w14:paraId="587116DB" w14:textId="77777777" w:rsidR="00AA61F1" w:rsidRPr="0039406B" w:rsidRDefault="002C1B0F" w:rsidP="00D43388">
      <w:pPr>
        <w:spacing w:line="360" w:lineRule="auto"/>
        <w:rPr>
          <w:rFonts w:cstheme="majorBidi"/>
        </w:rPr>
      </w:pPr>
      <w:r w:rsidRPr="0039406B">
        <w:rPr>
          <w:rFonts w:cstheme="majorBidi"/>
        </w:rPr>
        <w:t>This is a report of independent research funded by the National Institute for Health Research (NIHR) Collaboration for Leadership in Applied Health Research and Care (Wessex). The views expressed are those of the authors and do not necessarily reflect those of the NIHR or the Department of Health. K</w:t>
      </w:r>
      <w:r w:rsidR="00F13D85" w:rsidRPr="0039406B">
        <w:rPr>
          <w:rFonts w:cstheme="majorBidi"/>
        </w:rPr>
        <w:t xml:space="preserve">B was supported </w:t>
      </w:r>
      <w:r w:rsidR="009E3185" w:rsidRPr="0039406B">
        <w:rPr>
          <w:rFonts w:cstheme="majorBidi"/>
        </w:rPr>
        <w:t xml:space="preserve">by </w:t>
      </w:r>
      <w:r w:rsidR="00AE6C59" w:rsidRPr="0039406B">
        <w:rPr>
          <w:rFonts w:cstheme="majorBidi"/>
        </w:rPr>
        <w:t xml:space="preserve">Örebro University </w:t>
      </w:r>
      <w:r w:rsidR="009E3185" w:rsidRPr="0039406B">
        <w:rPr>
          <w:rFonts w:cstheme="majorBidi"/>
        </w:rPr>
        <w:t>an</w:t>
      </w:r>
      <w:r w:rsidR="00AE6C59" w:rsidRPr="0039406B">
        <w:rPr>
          <w:rFonts w:cstheme="majorBidi"/>
        </w:rPr>
        <w:t>d YW by Karolinska Institutet</w:t>
      </w:r>
      <w:r w:rsidR="009E3185" w:rsidRPr="0039406B">
        <w:rPr>
          <w:rFonts w:cstheme="majorBidi"/>
        </w:rPr>
        <w:t xml:space="preserve">. </w:t>
      </w:r>
    </w:p>
    <w:p w14:paraId="0586AE46" w14:textId="77777777" w:rsidR="00045021" w:rsidRPr="0039406B" w:rsidRDefault="00045021" w:rsidP="00D43388">
      <w:pPr>
        <w:spacing w:line="360" w:lineRule="auto"/>
        <w:rPr>
          <w:rFonts w:cstheme="majorBidi"/>
        </w:rPr>
      </w:pPr>
    </w:p>
    <w:p w14:paraId="1AD85753" w14:textId="77777777" w:rsidR="00045021" w:rsidRPr="0039406B" w:rsidRDefault="00045021" w:rsidP="00D43388">
      <w:pPr>
        <w:spacing w:line="360" w:lineRule="auto"/>
        <w:rPr>
          <w:rFonts w:cstheme="majorBidi"/>
        </w:rPr>
      </w:pPr>
    </w:p>
    <w:p w14:paraId="789ABEDA" w14:textId="77777777" w:rsidR="00045021" w:rsidRPr="0039406B" w:rsidRDefault="00045021" w:rsidP="00D43388">
      <w:pPr>
        <w:spacing w:line="360" w:lineRule="auto"/>
        <w:rPr>
          <w:rFonts w:cstheme="majorBidi"/>
        </w:rPr>
      </w:pPr>
    </w:p>
    <w:p w14:paraId="639897C5" w14:textId="61ED3432" w:rsidR="007208D7" w:rsidRDefault="007208D7">
      <w:pPr>
        <w:rPr>
          <w:rFonts w:cstheme="majorBidi"/>
        </w:rPr>
      </w:pPr>
      <w:r>
        <w:rPr>
          <w:rFonts w:cstheme="majorBidi"/>
        </w:rPr>
        <w:br w:type="page"/>
      </w:r>
    </w:p>
    <w:p w14:paraId="63F84392" w14:textId="77777777" w:rsidR="00045021" w:rsidRPr="0039406B" w:rsidRDefault="00045021" w:rsidP="00D43388">
      <w:pPr>
        <w:spacing w:line="360" w:lineRule="auto"/>
        <w:rPr>
          <w:rFonts w:cstheme="majorBidi"/>
        </w:rPr>
      </w:pPr>
    </w:p>
    <w:p w14:paraId="70035407" w14:textId="77777777" w:rsidR="00617BDD" w:rsidRPr="0039406B" w:rsidRDefault="00AE3A22" w:rsidP="00624C86">
      <w:pPr>
        <w:pStyle w:val="Heading1"/>
        <w:rPr>
          <w:rFonts w:asciiTheme="minorHAnsi" w:hAnsiTheme="minorHAnsi"/>
          <w:color w:val="4F81BD" w:themeColor="accent1"/>
          <w:sz w:val="22"/>
          <w:szCs w:val="22"/>
        </w:rPr>
      </w:pPr>
      <w:r w:rsidRPr="0039406B">
        <w:rPr>
          <w:rFonts w:asciiTheme="minorHAnsi" w:hAnsiTheme="minorHAnsi"/>
          <w:color w:val="4F81BD" w:themeColor="accent1"/>
          <w:sz w:val="22"/>
          <w:szCs w:val="22"/>
        </w:rPr>
        <w:t xml:space="preserve">5. </w:t>
      </w:r>
      <w:r w:rsidR="00AA61F1" w:rsidRPr="0039406B">
        <w:rPr>
          <w:rFonts w:asciiTheme="minorHAnsi" w:hAnsiTheme="minorHAnsi"/>
          <w:color w:val="4F81BD" w:themeColor="accent1"/>
          <w:sz w:val="22"/>
          <w:szCs w:val="22"/>
        </w:rPr>
        <w:t>References</w:t>
      </w:r>
    </w:p>
    <w:p w14:paraId="036C8E3E" w14:textId="77777777" w:rsidR="00746AB7" w:rsidRPr="00746AB7" w:rsidRDefault="00617BDD" w:rsidP="00746AB7">
      <w:pPr>
        <w:pStyle w:val="EndNoteBibliography"/>
        <w:spacing w:after="0"/>
        <w:ind w:left="720" w:hanging="720"/>
        <w:rPr>
          <w:noProof/>
        </w:rPr>
      </w:pPr>
      <w:r w:rsidRPr="0039406B">
        <w:rPr>
          <w:rFonts w:asciiTheme="minorHAnsi" w:hAnsiTheme="minorHAnsi"/>
        </w:rPr>
        <w:fldChar w:fldCharType="begin"/>
      </w:r>
      <w:r w:rsidRPr="0039406B">
        <w:rPr>
          <w:rFonts w:asciiTheme="minorHAnsi" w:hAnsiTheme="minorHAnsi"/>
        </w:rPr>
        <w:instrText xml:space="preserve"> ADDIN EN.REFLIST </w:instrText>
      </w:r>
      <w:r w:rsidRPr="0039406B">
        <w:rPr>
          <w:rFonts w:asciiTheme="minorHAnsi" w:hAnsiTheme="minorHAnsi"/>
        </w:rPr>
        <w:fldChar w:fldCharType="separate"/>
      </w:r>
      <w:r w:rsidR="00746AB7" w:rsidRPr="00746AB7">
        <w:rPr>
          <w:noProof/>
        </w:rPr>
        <w:t xml:space="preserve">Ançel, G. (2006) Developing empathy in nurses: an inservice training program. </w:t>
      </w:r>
      <w:r w:rsidR="00746AB7" w:rsidRPr="00746AB7">
        <w:rPr>
          <w:i/>
          <w:noProof/>
        </w:rPr>
        <w:t>Archives of Psychiatric Nursing,</w:t>
      </w:r>
      <w:r w:rsidR="00746AB7" w:rsidRPr="00746AB7">
        <w:rPr>
          <w:noProof/>
        </w:rPr>
        <w:t xml:space="preserve"> </w:t>
      </w:r>
      <w:r w:rsidR="00746AB7" w:rsidRPr="00746AB7">
        <w:rPr>
          <w:b/>
          <w:noProof/>
        </w:rPr>
        <w:t>20</w:t>
      </w:r>
      <w:r w:rsidR="00746AB7" w:rsidRPr="00746AB7">
        <w:rPr>
          <w:noProof/>
        </w:rPr>
        <w:t>(6), 249-257.</w:t>
      </w:r>
    </w:p>
    <w:p w14:paraId="1D91EAF5" w14:textId="77777777" w:rsidR="00746AB7" w:rsidRPr="00746AB7" w:rsidRDefault="00746AB7" w:rsidP="00746AB7">
      <w:pPr>
        <w:pStyle w:val="EndNoteBibliography"/>
        <w:spacing w:after="0"/>
        <w:ind w:left="720" w:hanging="720"/>
        <w:rPr>
          <w:noProof/>
        </w:rPr>
      </w:pPr>
      <w:r w:rsidRPr="00746AB7">
        <w:rPr>
          <w:noProof/>
        </w:rPr>
        <w:t xml:space="preserve">Anglemyer, A., Horvath Hacsi, T. &amp; Bero, L. (2014) Healthcare outcomes assessed with observational study designs compared with those assessed in randomized trials. In </w:t>
      </w:r>
      <w:r w:rsidRPr="00746AB7">
        <w:rPr>
          <w:i/>
          <w:noProof/>
        </w:rPr>
        <w:t>Cochrane Database of Systematic Reviews.</w:t>
      </w:r>
      <w:r w:rsidRPr="00746AB7">
        <w:rPr>
          <w:noProof/>
        </w:rPr>
        <w:t>John Wiley &amp; Sons, Ltd.</w:t>
      </w:r>
    </w:p>
    <w:p w14:paraId="1D9626A6" w14:textId="77777777" w:rsidR="00746AB7" w:rsidRPr="00746AB7" w:rsidRDefault="00746AB7" w:rsidP="00746AB7">
      <w:pPr>
        <w:pStyle w:val="EndNoteBibliography"/>
        <w:spacing w:after="0"/>
        <w:ind w:left="720" w:hanging="720"/>
        <w:rPr>
          <w:noProof/>
        </w:rPr>
      </w:pPr>
      <w:r w:rsidRPr="00746AB7">
        <w:rPr>
          <w:noProof/>
        </w:rPr>
        <w:t xml:space="preserve">Borek, A.J., Abraham, C., Smith, J.R., Greaves, C.J. &amp; Tarrant, M. (2015) A checklist to improve reporting of group-based behaviour-change interventions. </w:t>
      </w:r>
      <w:r w:rsidRPr="00746AB7">
        <w:rPr>
          <w:i/>
          <w:noProof/>
        </w:rPr>
        <w:t>BMC Public Health,</w:t>
      </w:r>
      <w:r w:rsidRPr="00746AB7">
        <w:rPr>
          <w:noProof/>
        </w:rPr>
        <w:t xml:space="preserve"> </w:t>
      </w:r>
      <w:r w:rsidRPr="00746AB7">
        <w:rPr>
          <w:b/>
          <w:noProof/>
        </w:rPr>
        <w:t>15</w:t>
      </w:r>
      <w:r w:rsidRPr="00746AB7">
        <w:rPr>
          <w:noProof/>
        </w:rPr>
        <w:t>(1), 1-11.</w:t>
      </w:r>
    </w:p>
    <w:p w14:paraId="7E0A5F7E" w14:textId="77777777" w:rsidR="00746AB7" w:rsidRPr="00746AB7" w:rsidRDefault="00746AB7" w:rsidP="00746AB7">
      <w:pPr>
        <w:pStyle w:val="EndNoteBibliography"/>
        <w:spacing w:after="0"/>
        <w:ind w:left="720" w:hanging="720"/>
        <w:rPr>
          <w:noProof/>
        </w:rPr>
      </w:pPr>
      <w:r w:rsidRPr="00746AB7">
        <w:rPr>
          <w:noProof/>
        </w:rPr>
        <w:t xml:space="preserve">Boscart, V.M. (2009) A communication intervention for nursing staff in chronic care. </w:t>
      </w:r>
      <w:r w:rsidRPr="00746AB7">
        <w:rPr>
          <w:i/>
          <w:noProof/>
        </w:rPr>
        <w:t>Journal Of Advanced Nursing,</w:t>
      </w:r>
      <w:r w:rsidRPr="00746AB7">
        <w:rPr>
          <w:noProof/>
        </w:rPr>
        <w:t xml:space="preserve"> </w:t>
      </w:r>
      <w:r w:rsidRPr="00746AB7">
        <w:rPr>
          <w:b/>
          <w:noProof/>
        </w:rPr>
        <w:t>65</w:t>
      </w:r>
      <w:r w:rsidRPr="00746AB7">
        <w:rPr>
          <w:noProof/>
        </w:rPr>
        <w:t>(9), 1823-1832.</w:t>
      </w:r>
    </w:p>
    <w:p w14:paraId="7AE69892" w14:textId="77777777" w:rsidR="00746AB7" w:rsidRPr="00746AB7" w:rsidRDefault="00746AB7" w:rsidP="00746AB7">
      <w:pPr>
        <w:pStyle w:val="EndNoteBibliography"/>
        <w:spacing w:after="0"/>
        <w:ind w:left="720" w:hanging="720"/>
        <w:rPr>
          <w:noProof/>
        </w:rPr>
      </w:pPr>
      <w:r w:rsidRPr="00746AB7">
        <w:rPr>
          <w:noProof/>
        </w:rPr>
        <w:t xml:space="preserve">Bridges, J., Nicholson, C., Maben, J., Pope, C., Flatley, M., Wilkinson, C., Meyer, J. &amp; Tziggili, M. (2013) Capacity for care: meta-ethnography of acute care nurses' experiences of the nurse-patient relationship. </w:t>
      </w:r>
      <w:r w:rsidRPr="00746AB7">
        <w:rPr>
          <w:i/>
          <w:noProof/>
        </w:rPr>
        <w:t>Journal of Advanced Nursing,</w:t>
      </w:r>
      <w:r w:rsidRPr="00746AB7">
        <w:rPr>
          <w:noProof/>
        </w:rPr>
        <w:t xml:space="preserve"> </w:t>
      </w:r>
      <w:r w:rsidRPr="00746AB7">
        <w:rPr>
          <w:b/>
          <w:noProof/>
        </w:rPr>
        <w:t>69</w:t>
      </w:r>
      <w:r w:rsidRPr="00746AB7">
        <w:rPr>
          <w:noProof/>
        </w:rPr>
        <w:t>(4), 760-72.</w:t>
      </w:r>
    </w:p>
    <w:p w14:paraId="72E71EC6" w14:textId="77777777" w:rsidR="00746AB7" w:rsidRPr="00746AB7" w:rsidRDefault="00746AB7" w:rsidP="00746AB7">
      <w:pPr>
        <w:pStyle w:val="EndNoteBibliography"/>
        <w:spacing w:after="0"/>
        <w:ind w:left="720" w:hanging="720"/>
        <w:rPr>
          <w:noProof/>
        </w:rPr>
      </w:pPr>
      <w:r w:rsidRPr="00746AB7">
        <w:rPr>
          <w:noProof/>
        </w:rPr>
        <w:t xml:space="preserve">Brown Wilson, C., Swarbrick, C., Pilling, M. &amp; Keady, J. (2013) The senses in practice: enhancing the quality of care for residents with dementia in care homes. </w:t>
      </w:r>
      <w:r w:rsidRPr="00746AB7">
        <w:rPr>
          <w:i/>
          <w:noProof/>
        </w:rPr>
        <w:t>Journal Of Advanced Nursing,</w:t>
      </w:r>
      <w:r w:rsidRPr="00746AB7">
        <w:rPr>
          <w:noProof/>
        </w:rPr>
        <w:t xml:space="preserve"> </w:t>
      </w:r>
      <w:r w:rsidRPr="00746AB7">
        <w:rPr>
          <w:b/>
          <w:noProof/>
        </w:rPr>
        <w:t>69</w:t>
      </w:r>
      <w:r w:rsidRPr="00746AB7">
        <w:rPr>
          <w:noProof/>
        </w:rPr>
        <w:t>(1), 77-90.</w:t>
      </w:r>
    </w:p>
    <w:p w14:paraId="4976D0C8" w14:textId="77777777" w:rsidR="00746AB7" w:rsidRPr="00746AB7" w:rsidRDefault="00746AB7" w:rsidP="00746AB7">
      <w:pPr>
        <w:pStyle w:val="EndNoteBibliography"/>
        <w:spacing w:after="0"/>
        <w:ind w:left="720" w:hanging="720"/>
        <w:rPr>
          <w:noProof/>
        </w:rPr>
      </w:pPr>
      <w:r w:rsidRPr="00746AB7">
        <w:rPr>
          <w:noProof/>
        </w:rPr>
        <w:t xml:space="preserve">Cameron, R.A., Mazer, B.L., DeLuca, J.M., Mohile, S.G. &amp; Epstein, R.M. (2013) In search of compassion: a new taxonomy of compassionate physician behaviours. </w:t>
      </w:r>
      <w:r w:rsidRPr="00746AB7">
        <w:rPr>
          <w:i/>
          <w:noProof/>
        </w:rPr>
        <w:t>Health Expectations,</w:t>
      </w:r>
      <w:r w:rsidRPr="00746AB7">
        <w:rPr>
          <w:noProof/>
        </w:rPr>
        <w:t xml:space="preserve"> </w:t>
      </w:r>
      <w:r w:rsidRPr="00746AB7">
        <w:rPr>
          <w:b/>
          <w:noProof/>
        </w:rPr>
        <w:t>18</w:t>
      </w:r>
      <w:r w:rsidRPr="00746AB7">
        <w:rPr>
          <w:noProof/>
        </w:rPr>
        <w:t>(5), 1672–1685.</w:t>
      </w:r>
    </w:p>
    <w:p w14:paraId="6A7436A7" w14:textId="77777777" w:rsidR="00746AB7" w:rsidRPr="00746AB7" w:rsidRDefault="00746AB7" w:rsidP="00746AB7">
      <w:pPr>
        <w:pStyle w:val="EndNoteBibliography"/>
        <w:spacing w:after="0"/>
        <w:ind w:left="720" w:hanging="720"/>
        <w:rPr>
          <w:noProof/>
        </w:rPr>
      </w:pPr>
      <w:r w:rsidRPr="00746AB7">
        <w:rPr>
          <w:noProof/>
        </w:rPr>
        <w:t xml:space="preserve">Chan, A.-W. &amp; Altman, D.G. (2005) Identifying outcome reporting bias in randomised trials on PubMed: review of publications and survey of authors. </w:t>
      </w:r>
      <w:r w:rsidRPr="00746AB7">
        <w:rPr>
          <w:i/>
          <w:noProof/>
        </w:rPr>
        <w:t>BMJ,</w:t>
      </w:r>
      <w:r w:rsidRPr="00746AB7">
        <w:rPr>
          <w:noProof/>
        </w:rPr>
        <w:t xml:space="preserve"> </w:t>
      </w:r>
      <w:r w:rsidRPr="00746AB7">
        <w:rPr>
          <w:b/>
          <w:noProof/>
        </w:rPr>
        <w:t>330</w:t>
      </w:r>
      <w:r w:rsidRPr="00746AB7">
        <w:rPr>
          <w:noProof/>
        </w:rPr>
        <w:t>(7494), 753-.</w:t>
      </w:r>
    </w:p>
    <w:p w14:paraId="54B8A8A3" w14:textId="77777777" w:rsidR="00746AB7" w:rsidRPr="00746AB7" w:rsidRDefault="00746AB7" w:rsidP="00746AB7">
      <w:pPr>
        <w:pStyle w:val="EndNoteBibliography"/>
        <w:spacing w:after="0"/>
        <w:ind w:left="720" w:hanging="720"/>
        <w:rPr>
          <w:noProof/>
        </w:rPr>
      </w:pPr>
      <w:r w:rsidRPr="00746AB7">
        <w:rPr>
          <w:noProof/>
        </w:rPr>
        <w:t xml:space="preserve">Chenoweth, L., Forbes, I., Fleming, R., King, M.T., Stein-Parbury, J., Luscombe, G., Kenny, P., Jeon, Y.-H., Haas, M. &amp; Brodaty, H. (2014) PerCEN: a cluster randomized controlled trial of person-centered residential care and environment for people with dementia. </w:t>
      </w:r>
      <w:r w:rsidRPr="00746AB7">
        <w:rPr>
          <w:i/>
          <w:noProof/>
        </w:rPr>
        <w:t>International Psychogeriatrics / IPA,</w:t>
      </w:r>
      <w:r w:rsidRPr="00746AB7">
        <w:rPr>
          <w:noProof/>
        </w:rPr>
        <w:t xml:space="preserve"> </w:t>
      </w:r>
      <w:r w:rsidRPr="00746AB7">
        <w:rPr>
          <w:b/>
          <w:noProof/>
        </w:rPr>
        <w:t>26</w:t>
      </w:r>
      <w:r w:rsidRPr="00746AB7">
        <w:rPr>
          <w:noProof/>
        </w:rPr>
        <w:t>(7), 1147-1160.</w:t>
      </w:r>
    </w:p>
    <w:p w14:paraId="31C89684" w14:textId="77777777" w:rsidR="00746AB7" w:rsidRPr="00746AB7" w:rsidRDefault="00746AB7" w:rsidP="00746AB7">
      <w:pPr>
        <w:pStyle w:val="EndNoteBibliography"/>
        <w:spacing w:after="0"/>
        <w:ind w:left="720" w:hanging="720"/>
        <w:rPr>
          <w:noProof/>
        </w:rPr>
      </w:pPr>
      <w:r w:rsidRPr="00746AB7">
        <w:rPr>
          <w:noProof/>
        </w:rPr>
        <w:t xml:space="preserve">Chochinov, H.M. (2007) Dignity and the essence of medicine: the A, B, C, and D of dignity conserving care. </w:t>
      </w:r>
      <w:r w:rsidRPr="00746AB7">
        <w:rPr>
          <w:b/>
          <w:noProof/>
        </w:rPr>
        <w:t>335</w:t>
      </w:r>
      <w:r w:rsidRPr="00746AB7">
        <w:rPr>
          <w:noProof/>
        </w:rPr>
        <w:t>(7612), 184-187.</w:t>
      </w:r>
    </w:p>
    <w:p w14:paraId="2F9C97CB" w14:textId="77777777" w:rsidR="00746AB7" w:rsidRPr="00746AB7" w:rsidRDefault="00746AB7" w:rsidP="00746AB7">
      <w:pPr>
        <w:pStyle w:val="EndNoteBibliography"/>
        <w:spacing w:after="0"/>
        <w:ind w:left="720" w:hanging="720"/>
        <w:rPr>
          <w:noProof/>
        </w:rPr>
      </w:pPr>
      <w:r w:rsidRPr="00746AB7">
        <w:rPr>
          <w:noProof/>
        </w:rPr>
        <w:t xml:space="preserve">Craig, P., Dieppe, P., Macintyre, S., Michie, S., Nazareth, I. &amp; Petticrew, M. (2013) Developing and evaluating complex interventions: The new Medical Research Council guidance. </w:t>
      </w:r>
      <w:r w:rsidRPr="00746AB7">
        <w:rPr>
          <w:i/>
          <w:noProof/>
        </w:rPr>
        <w:t>International Journal of Nursing Studies,</w:t>
      </w:r>
      <w:r w:rsidRPr="00746AB7">
        <w:rPr>
          <w:noProof/>
        </w:rPr>
        <w:t xml:space="preserve"> </w:t>
      </w:r>
      <w:r w:rsidRPr="00746AB7">
        <w:rPr>
          <w:b/>
          <w:noProof/>
        </w:rPr>
        <w:t>50</w:t>
      </w:r>
      <w:r w:rsidRPr="00746AB7">
        <w:rPr>
          <w:noProof/>
        </w:rPr>
        <w:t>(5), 587-592.</w:t>
      </w:r>
    </w:p>
    <w:p w14:paraId="433BCF40" w14:textId="77777777" w:rsidR="00746AB7" w:rsidRPr="00746AB7" w:rsidRDefault="00746AB7" w:rsidP="00746AB7">
      <w:pPr>
        <w:pStyle w:val="EndNoteBibliography"/>
        <w:spacing w:after="0"/>
        <w:ind w:left="720" w:hanging="720"/>
        <w:rPr>
          <w:noProof/>
        </w:rPr>
      </w:pPr>
      <w:r w:rsidRPr="00746AB7">
        <w:rPr>
          <w:noProof/>
        </w:rPr>
        <w:t xml:space="preserve">Dewar, B., Adamson, E., Smith, S., Surfleet, J. &amp; King, L. (2014) Clarifying misconceptions about compassionate care. </w:t>
      </w:r>
      <w:r w:rsidRPr="00746AB7">
        <w:rPr>
          <w:i/>
          <w:noProof/>
        </w:rPr>
        <w:t>Journal of Advanced Nursing,</w:t>
      </w:r>
      <w:r w:rsidRPr="00746AB7">
        <w:rPr>
          <w:noProof/>
        </w:rPr>
        <w:t xml:space="preserve"> </w:t>
      </w:r>
      <w:r w:rsidRPr="00746AB7">
        <w:rPr>
          <w:b/>
          <w:noProof/>
        </w:rPr>
        <w:t>70</w:t>
      </w:r>
      <w:r w:rsidRPr="00746AB7">
        <w:rPr>
          <w:noProof/>
        </w:rPr>
        <w:t>(8), 1738-1747.</w:t>
      </w:r>
    </w:p>
    <w:p w14:paraId="26E5F923" w14:textId="77777777" w:rsidR="00746AB7" w:rsidRPr="00746AB7" w:rsidRDefault="00746AB7" w:rsidP="00746AB7">
      <w:pPr>
        <w:pStyle w:val="EndNoteBibliography"/>
        <w:spacing w:after="0"/>
        <w:ind w:left="720" w:hanging="720"/>
        <w:rPr>
          <w:noProof/>
        </w:rPr>
      </w:pPr>
      <w:r w:rsidRPr="00746AB7">
        <w:rPr>
          <w:noProof/>
        </w:rPr>
        <w:t xml:space="preserve">Dewar, B. &amp; Cook, F. (2014) Developing compassion through a relationship centred appreciative leadership programme. </w:t>
      </w:r>
      <w:r w:rsidRPr="00746AB7">
        <w:rPr>
          <w:i/>
          <w:noProof/>
        </w:rPr>
        <w:t>Nurse Education Today,</w:t>
      </w:r>
      <w:r w:rsidRPr="00746AB7">
        <w:rPr>
          <w:noProof/>
        </w:rPr>
        <w:t xml:space="preserve"> </w:t>
      </w:r>
      <w:r w:rsidRPr="00746AB7">
        <w:rPr>
          <w:b/>
          <w:noProof/>
        </w:rPr>
        <w:t>34</w:t>
      </w:r>
      <w:r w:rsidRPr="00746AB7">
        <w:rPr>
          <w:noProof/>
        </w:rPr>
        <w:t>(9), 1258-1264.</w:t>
      </w:r>
    </w:p>
    <w:p w14:paraId="57122803" w14:textId="77777777" w:rsidR="00746AB7" w:rsidRPr="00746AB7" w:rsidRDefault="00746AB7" w:rsidP="00746AB7">
      <w:pPr>
        <w:pStyle w:val="EndNoteBibliography"/>
        <w:spacing w:after="0"/>
        <w:ind w:left="720" w:hanging="720"/>
        <w:rPr>
          <w:noProof/>
        </w:rPr>
      </w:pPr>
      <w:r w:rsidRPr="00746AB7">
        <w:rPr>
          <w:noProof/>
        </w:rPr>
        <w:t xml:space="preserve">Dewar, B. &amp; Nolan, M. (2013) Caring about caring: Developing a model to implement compassionate relationship centred care in an older people care setting. </w:t>
      </w:r>
      <w:r w:rsidRPr="00746AB7">
        <w:rPr>
          <w:i/>
          <w:noProof/>
        </w:rPr>
        <w:t>International Journal of Nursing Studies,</w:t>
      </w:r>
      <w:r w:rsidRPr="00746AB7">
        <w:rPr>
          <w:noProof/>
        </w:rPr>
        <w:t xml:space="preserve"> </w:t>
      </w:r>
      <w:r w:rsidRPr="00746AB7">
        <w:rPr>
          <w:b/>
          <w:noProof/>
        </w:rPr>
        <w:t>50</w:t>
      </w:r>
      <w:r w:rsidRPr="00746AB7">
        <w:rPr>
          <w:noProof/>
        </w:rPr>
        <w:t>(9), 1247-1258.</w:t>
      </w:r>
    </w:p>
    <w:p w14:paraId="60C5D00D" w14:textId="77777777" w:rsidR="00746AB7" w:rsidRPr="00746AB7" w:rsidRDefault="00746AB7" w:rsidP="00746AB7">
      <w:pPr>
        <w:pStyle w:val="EndNoteBibliography"/>
        <w:spacing w:after="0"/>
        <w:ind w:left="720" w:hanging="720"/>
        <w:rPr>
          <w:noProof/>
        </w:rPr>
      </w:pPr>
      <w:r w:rsidRPr="00746AB7">
        <w:rPr>
          <w:noProof/>
        </w:rPr>
        <w:t xml:space="preserve">Dwan, K., Gamble, C., Williamson, P.R., Kirkham, J.J. &amp; the Reporting Bias, G. (2013) Systematic Review of the Empirical Evidence of Study Publication Bias and Outcome Reporting Bias — An Updated Review. </w:t>
      </w:r>
      <w:r w:rsidRPr="00746AB7">
        <w:rPr>
          <w:i/>
          <w:noProof/>
        </w:rPr>
        <w:t>PLoS ONE,</w:t>
      </w:r>
      <w:r w:rsidRPr="00746AB7">
        <w:rPr>
          <w:noProof/>
        </w:rPr>
        <w:t xml:space="preserve"> </w:t>
      </w:r>
      <w:r w:rsidRPr="00746AB7">
        <w:rPr>
          <w:b/>
          <w:noProof/>
        </w:rPr>
        <w:t>8</w:t>
      </w:r>
      <w:r w:rsidRPr="00746AB7">
        <w:rPr>
          <w:noProof/>
        </w:rPr>
        <w:t>(7), e66844.</w:t>
      </w:r>
    </w:p>
    <w:p w14:paraId="05DDBBE8" w14:textId="77777777" w:rsidR="00746AB7" w:rsidRPr="00746AB7" w:rsidRDefault="00746AB7" w:rsidP="00746AB7">
      <w:pPr>
        <w:pStyle w:val="EndNoteBibliography"/>
        <w:spacing w:after="0"/>
        <w:ind w:left="720" w:hanging="720"/>
        <w:rPr>
          <w:noProof/>
        </w:rPr>
      </w:pPr>
      <w:r w:rsidRPr="00746AB7">
        <w:rPr>
          <w:noProof/>
        </w:rPr>
        <w:t xml:space="preserve">Eriksson, K. (1992) The alleviation of suffering—the idea of caring. </w:t>
      </w:r>
      <w:r w:rsidRPr="00746AB7">
        <w:rPr>
          <w:i/>
          <w:noProof/>
        </w:rPr>
        <w:t>Scandinavian Journal of Caring Sciences,</w:t>
      </w:r>
      <w:r w:rsidRPr="00746AB7">
        <w:rPr>
          <w:noProof/>
        </w:rPr>
        <w:t xml:space="preserve"> </w:t>
      </w:r>
      <w:r w:rsidRPr="00746AB7">
        <w:rPr>
          <w:b/>
          <w:noProof/>
        </w:rPr>
        <w:t>6</w:t>
      </w:r>
      <w:r w:rsidRPr="00746AB7">
        <w:rPr>
          <w:noProof/>
        </w:rPr>
        <w:t>(2), 119-123.</w:t>
      </w:r>
    </w:p>
    <w:p w14:paraId="7B84F9E7" w14:textId="77777777" w:rsidR="00746AB7" w:rsidRPr="00746AB7" w:rsidRDefault="00746AB7" w:rsidP="00746AB7">
      <w:pPr>
        <w:pStyle w:val="EndNoteBibliography"/>
        <w:spacing w:after="0"/>
        <w:ind w:left="720" w:hanging="720"/>
        <w:rPr>
          <w:noProof/>
        </w:rPr>
      </w:pPr>
      <w:r w:rsidRPr="00746AB7">
        <w:rPr>
          <w:noProof/>
        </w:rPr>
        <w:t xml:space="preserve">Finnema, E., de Lange, J., Dröes, R.M., Ribbe, M. &amp; van Tilburg, W. (2001) The quality of nursing home care: do the opinions of family members change after implementation of emotion-oriented care? </w:t>
      </w:r>
      <w:r w:rsidRPr="00746AB7">
        <w:rPr>
          <w:i/>
          <w:noProof/>
        </w:rPr>
        <w:t>Journal Of Advanced Nursing,</w:t>
      </w:r>
      <w:r w:rsidRPr="00746AB7">
        <w:rPr>
          <w:noProof/>
        </w:rPr>
        <w:t xml:space="preserve"> </w:t>
      </w:r>
      <w:r w:rsidRPr="00746AB7">
        <w:rPr>
          <w:b/>
          <w:noProof/>
        </w:rPr>
        <w:t>35</w:t>
      </w:r>
      <w:r w:rsidRPr="00746AB7">
        <w:rPr>
          <w:noProof/>
        </w:rPr>
        <w:t>(5), 728-740.</w:t>
      </w:r>
    </w:p>
    <w:p w14:paraId="78201FD6" w14:textId="77777777" w:rsidR="00746AB7" w:rsidRPr="00746AB7" w:rsidRDefault="00746AB7" w:rsidP="00746AB7">
      <w:pPr>
        <w:pStyle w:val="EndNoteBibliography"/>
        <w:spacing w:after="0"/>
        <w:ind w:left="720" w:hanging="720"/>
        <w:rPr>
          <w:noProof/>
        </w:rPr>
      </w:pPr>
      <w:r w:rsidRPr="00746AB7">
        <w:rPr>
          <w:noProof/>
        </w:rPr>
        <w:t xml:space="preserve">Flarity, K., Gentry, J.E. &amp; Mesnikoff, N. (2013) The effectiveness of an educational program on preventing and treating compassion fatigue in emergency nurses. </w:t>
      </w:r>
      <w:r w:rsidRPr="00746AB7">
        <w:rPr>
          <w:i/>
          <w:noProof/>
        </w:rPr>
        <w:t>Advanced Emergency Nursing Journal,</w:t>
      </w:r>
      <w:r w:rsidRPr="00746AB7">
        <w:rPr>
          <w:noProof/>
        </w:rPr>
        <w:t xml:space="preserve"> </w:t>
      </w:r>
      <w:r w:rsidRPr="00746AB7">
        <w:rPr>
          <w:b/>
          <w:noProof/>
        </w:rPr>
        <w:t>35</w:t>
      </w:r>
      <w:r w:rsidRPr="00746AB7">
        <w:rPr>
          <w:noProof/>
        </w:rPr>
        <w:t>(3), 247-258.</w:t>
      </w:r>
    </w:p>
    <w:p w14:paraId="39CC30D9" w14:textId="77777777" w:rsidR="00746AB7" w:rsidRPr="00746AB7" w:rsidRDefault="00746AB7" w:rsidP="00746AB7">
      <w:pPr>
        <w:pStyle w:val="EndNoteBibliography"/>
        <w:spacing w:after="0"/>
        <w:ind w:left="720" w:hanging="720"/>
        <w:rPr>
          <w:noProof/>
        </w:rPr>
      </w:pPr>
      <w:r w:rsidRPr="00746AB7">
        <w:rPr>
          <w:noProof/>
        </w:rPr>
        <w:lastRenderedPageBreak/>
        <w:t xml:space="preserve">Francis, R. (2010) </w:t>
      </w:r>
      <w:r w:rsidRPr="00746AB7">
        <w:rPr>
          <w:i/>
          <w:noProof/>
        </w:rPr>
        <w:t xml:space="preserve">Independent Inquiry into care provided by Mid Staffordshire NHS Foundation Trust January 2005 – March 2009, </w:t>
      </w:r>
      <w:r w:rsidRPr="00746AB7">
        <w:rPr>
          <w:noProof/>
        </w:rPr>
        <w:t>The Stationary Office, London.</w:t>
      </w:r>
    </w:p>
    <w:p w14:paraId="240A542E" w14:textId="77777777" w:rsidR="00746AB7" w:rsidRPr="00746AB7" w:rsidRDefault="00746AB7" w:rsidP="00746AB7">
      <w:pPr>
        <w:pStyle w:val="EndNoteBibliography"/>
        <w:spacing w:after="0"/>
        <w:ind w:left="720" w:hanging="720"/>
        <w:rPr>
          <w:noProof/>
        </w:rPr>
      </w:pPr>
      <w:r w:rsidRPr="00746AB7">
        <w:rPr>
          <w:noProof/>
        </w:rPr>
        <w:t>Francis, R. (2013) Report of the Mid Staffordshire NHS Foundation Trust public inquiry. London.</w:t>
      </w:r>
    </w:p>
    <w:p w14:paraId="5586E6A2" w14:textId="77777777" w:rsidR="00746AB7" w:rsidRPr="00746AB7" w:rsidRDefault="00746AB7" w:rsidP="00746AB7">
      <w:pPr>
        <w:pStyle w:val="EndNoteBibliography"/>
        <w:spacing w:after="0"/>
        <w:ind w:left="720" w:hanging="720"/>
        <w:rPr>
          <w:noProof/>
        </w:rPr>
      </w:pPr>
      <w:r w:rsidRPr="00746AB7">
        <w:rPr>
          <w:noProof/>
        </w:rPr>
        <w:t xml:space="preserve">Franklin, L.-L., Ternestedt, B.-M. &amp; Nordenfelt, L. (2006) Views on dignity of elderly nursing home residents. </w:t>
      </w:r>
      <w:r w:rsidRPr="00746AB7">
        <w:rPr>
          <w:i/>
          <w:noProof/>
        </w:rPr>
        <w:t>Nursing Ethics,</w:t>
      </w:r>
      <w:r w:rsidRPr="00746AB7">
        <w:rPr>
          <w:noProof/>
        </w:rPr>
        <w:t xml:space="preserve"> </w:t>
      </w:r>
      <w:r w:rsidRPr="00746AB7">
        <w:rPr>
          <w:b/>
          <w:noProof/>
        </w:rPr>
        <w:t>13</w:t>
      </w:r>
      <w:r w:rsidRPr="00746AB7">
        <w:rPr>
          <w:noProof/>
        </w:rPr>
        <w:t>(2), 130-146.</w:t>
      </w:r>
    </w:p>
    <w:p w14:paraId="03100804" w14:textId="77777777" w:rsidR="00746AB7" w:rsidRPr="00746AB7" w:rsidRDefault="00746AB7" w:rsidP="00746AB7">
      <w:pPr>
        <w:pStyle w:val="EndNoteBibliography"/>
        <w:spacing w:after="0"/>
        <w:ind w:left="720" w:hanging="720"/>
        <w:rPr>
          <w:noProof/>
        </w:rPr>
      </w:pPr>
      <w:r w:rsidRPr="00746AB7">
        <w:rPr>
          <w:noProof/>
        </w:rPr>
        <w:t xml:space="preserve">Gauthier, T., Meyer, R.M.L., Grefe, D. &amp; Gold, J.I. (2015) An on-the-job mindfulness-based intervention for pediatric ICU nurses: a pilot. </w:t>
      </w:r>
      <w:r w:rsidRPr="00746AB7">
        <w:rPr>
          <w:i/>
          <w:noProof/>
        </w:rPr>
        <w:t>Journal of Pediatric Nursing,</w:t>
      </w:r>
      <w:r w:rsidRPr="00746AB7">
        <w:rPr>
          <w:noProof/>
        </w:rPr>
        <w:t xml:space="preserve"> </w:t>
      </w:r>
      <w:r w:rsidRPr="00746AB7">
        <w:rPr>
          <w:b/>
          <w:noProof/>
        </w:rPr>
        <w:t>30</w:t>
      </w:r>
      <w:r w:rsidRPr="00746AB7">
        <w:rPr>
          <w:noProof/>
        </w:rPr>
        <w:t>(2), 402-409.</w:t>
      </w:r>
    </w:p>
    <w:p w14:paraId="20636243" w14:textId="77777777" w:rsidR="00746AB7" w:rsidRPr="00746AB7" w:rsidRDefault="00746AB7" w:rsidP="00746AB7">
      <w:pPr>
        <w:pStyle w:val="EndNoteBibliography"/>
        <w:spacing w:after="0"/>
        <w:ind w:left="720" w:hanging="720"/>
        <w:rPr>
          <w:noProof/>
        </w:rPr>
      </w:pPr>
      <w:r w:rsidRPr="00746AB7">
        <w:rPr>
          <w:noProof/>
        </w:rPr>
        <w:t xml:space="preserve">Glembocki, M.M. &amp; Dunn, K.S. (2010) Building an organizational culture of caring: caring perceptions enhanced with education. </w:t>
      </w:r>
      <w:r w:rsidRPr="00746AB7">
        <w:rPr>
          <w:i/>
          <w:noProof/>
        </w:rPr>
        <w:t>Journal Of Continuing Education In Nursing,</w:t>
      </w:r>
      <w:r w:rsidRPr="00746AB7">
        <w:rPr>
          <w:noProof/>
        </w:rPr>
        <w:t xml:space="preserve"> </w:t>
      </w:r>
      <w:r w:rsidRPr="00746AB7">
        <w:rPr>
          <w:b/>
          <w:noProof/>
        </w:rPr>
        <w:t>41</w:t>
      </w:r>
      <w:r w:rsidRPr="00746AB7">
        <w:rPr>
          <w:noProof/>
        </w:rPr>
        <w:t>(12), 565-570.</w:t>
      </w:r>
    </w:p>
    <w:p w14:paraId="3A2E99AD" w14:textId="77777777" w:rsidR="00746AB7" w:rsidRPr="00746AB7" w:rsidRDefault="00746AB7" w:rsidP="00746AB7">
      <w:pPr>
        <w:pStyle w:val="EndNoteBibliography"/>
        <w:spacing w:after="0"/>
        <w:ind w:left="720" w:hanging="720"/>
        <w:rPr>
          <w:noProof/>
        </w:rPr>
      </w:pPr>
      <w:r w:rsidRPr="00746AB7">
        <w:rPr>
          <w:noProof/>
        </w:rPr>
        <w:t xml:space="preserve">Greenhalgh, T. (2014) </w:t>
      </w:r>
      <w:r w:rsidRPr="00746AB7">
        <w:rPr>
          <w:i/>
          <w:noProof/>
        </w:rPr>
        <w:t xml:space="preserve">How to read a paper: The basics of evidence-based medicine, </w:t>
      </w:r>
      <w:r w:rsidRPr="00746AB7">
        <w:rPr>
          <w:noProof/>
        </w:rPr>
        <w:t>John Wiley &amp; Sons, Chichester.</w:t>
      </w:r>
    </w:p>
    <w:p w14:paraId="0B613C72" w14:textId="77777777" w:rsidR="00746AB7" w:rsidRPr="00746AB7" w:rsidRDefault="00746AB7" w:rsidP="00746AB7">
      <w:pPr>
        <w:pStyle w:val="EndNoteBibliography"/>
        <w:spacing w:after="0"/>
        <w:ind w:left="720" w:hanging="720"/>
        <w:rPr>
          <w:noProof/>
        </w:rPr>
      </w:pPr>
      <w:r w:rsidRPr="00746AB7">
        <w:rPr>
          <w:noProof/>
        </w:rPr>
        <w:t xml:space="preserve">Guyatt, G.H., Oxman, A.D., Vist, G.E., Kunz, R., Falck-Ytter, Y., Alonso-Coello, P. &amp; Schünemann, H.J. (2008) GRADE: an emerging consensus on rating quality of evidence and strength of recommendations. </w:t>
      </w:r>
      <w:r w:rsidRPr="00746AB7">
        <w:rPr>
          <w:i/>
          <w:noProof/>
        </w:rPr>
        <w:t>British Medical Journal,</w:t>
      </w:r>
      <w:r w:rsidRPr="00746AB7">
        <w:rPr>
          <w:noProof/>
        </w:rPr>
        <w:t xml:space="preserve"> </w:t>
      </w:r>
      <w:r w:rsidRPr="00746AB7">
        <w:rPr>
          <w:b/>
          <w:noProof/>
        </w:rPr>
        <w:t>336</w:t>
      </w:r>
      <w:r w:rsidRPr="00746AB7">
        <w:rPr>
          <w:noProof/>
        </w:rPr>
        <w:t>, 924.</w:t>
      </w:r>
    </w:p>
    <w:p w14:paraId="60571DD7" w14:textId="77777777" w:rsidR="00746AB7" w:rsidRPr="00746AB7" w:rsidRDefault="00746AB7" w:rsidP="00746AB7">
      <w:pPr>
        <w:pStyle w:val="EndNoteBibliography"/>
        <w:spacing w:after="0"/>
        <w:ind w:left="720" w:hanging="720"/>
        <w:rPr>
          <w:noProof/>
        </w:rPr>
      </w:pPr>
      <w:r w:rsidRPr="00746AB7">
        <w:rPr>
          <w:noProof/>
        </w:rPr>
        <w:t xml:space="preserve">Hall, S., Longhurst, S. &amp; Higginson, I. (2009) Living and dying with dignity: a qualitative study of the views of older people in nursing homes. </w:t>
      </w:r>
      <w:r w:rsidRPr="00746AB7">
        <w:rPr>
          <w:i/>
          <w:noProof/>
        </w:rPr>
        <w:t>Age and Ageing,</w:t>
      </w:r>
      <w:r w:rsidRPr="00746AB7">
        <w:rPr>
          <w:noProof/>
        </w:rPr>
        <w:t xml:space="preserve"> </w:t>
      </w:r>
      <w:r w:rsidRPr="00746AB7">
        <w:rPr>
          <w:b/>
          <w:noProof/>
        </w:rPr>
        <w:t>38</w:t>
      </w:r>
      <w:r w:rsidRPr="00746AB7">
        <w:rPr>
          <w:noProof/>
        </w:rPr>
        <w:t>(4), 411-416.</w:t>
      </w:r>
    </w:p>
    <w:p w14:paraId="576F0FBA" w14:textId="77777777" w:rsidR="00746AB7" w:rsidRPr="00746AB7" w:rsidRDefault="00746AB7" w:rsidP="00746AB7">
      <w:pPr>
        <w:pStyle w:val="EndNoteBibliography"/>
        <w:spacing w:after="0"/>
        <w:ind w:left="720" w:hanging="720"/>
        <w:rPr>
          <w:noProof/>
        </w:rPr>
      </w:pPr>
      <w:r w:rsidRPr="00746AB7">
        <w:rPr>
          <w:noProof/>
        </w:rPr>
        <w:t xml:space="preserve">Hartrick, G. (1997) Relational capacity: the foundation for interpersonal nursing practice. </w:t>
      </w:r>
      <w:r w:rsidRPr="00746AB7">
        <w:rPr>
          <w:i/>
          <w:noProof/>
        </w:rPr>
        <w:t>Journal of Advanced Nursing,</w:t>
      </w:r>
      <w:r w:rsidRPr="00746AB7">
        <w:rPr>
          <w:noProof/>
        </w:rPr>
        <w:t xml:space="preserve"> </w:t>
      </w:r>
      <w:r w:rsidRPr="00746AB7">
        <w:rPr>
          <w:b/>
          <w:noProof/>
        </w:rPr>
        <w:t>26</w:t>
      </w:r>
      <w:r w:rsidRPr="00746AB7">
        <w:rPr>
          <w:noProof/>
        </w:rPr>
        <w:t>(3), 523-528.</w:t>
      </w:r>
    </w:p>
    <w:p w14:paraId="5D8FC780" w14:textId="77777777" w:rsidR="00746AB7" w:rsidRPr="00746AB7" w:rsidRDefault="00746AB7" w:rsidP="00746AB7">
      <w:pPr>
        <w:pStyle w:val="EndNoteBibliography"/>
        <w:spacing w:after="0"/>
        <w:ind w:left="720" w:hanging="720"/>
        <w:rPr>
          <w:noProof/>
        </w:rPr>
      </w:pPr>
      <w:r w:rsidRPr="00746AB7">
        <w:rPr>
          <w:noProof/>
        </w:rPr>
        <w:t>Higgins, J.P. &amp; Green, S. (2011) Cochrane handbook for systematic reviews of interventions. Vol. 5.1.0 [updated March 2011] The Cochrane Collaboration.</w:t>
      </w:r>
    </w:p>
    <w:p w14:paraId="0F6DF627" w14:textId="77777777" w:rsidR="00746AB7" w:rsidRPr="00746AB7" w:rsidRDefault="00746AB7" w:rsidP="00746AB7">
      <w:pPr>
        <w:pStyle w:val="EndNoteBibliography"/>
        <w:spacing w:after="0"/>
        <w:ind w:left="720" w:hanging="720"/>
        <w:rPr>
          <w:noProof/>
        </w:rPr>
      </w:pPr>
      <w:r w:rsidRPr="00746AB7">
        <w:rPr>
          <w:noProof/>
        </w:rPr>
        <w:t xml:space="preserve">Ho, A.H.Y., Dai, A.A.N., Lam, S.-H., Wong, S.W.P., Tsui, A.L.M., Tang, J.C.S. &amp; Lou, V.W.Q. (2015) Development and pilot evaluation of a novel dignity-conserving eEnd-of-Life (EoL) care model for nursing homes in Chinese societies. </w:t>
      </w:r>
      <w:r w:rsidRPr="00746AB7">
        <w:rPr>
          <w:i/>
          <w:noProof/>
        </w:rPr>
        <w:t>The Gerontologist,</w:t>
      </w:r>
      <w:r w:rsidRPr="00746AB7">
        <w:rPr>
          <w:noProof/>
        </w:rPr>
        <w:t xml:space="preserve"> </w:t>
      </w:r>
      <w:r w:rsidRPr="00746AB7">
        <w:rPr>
          <w:b/>
          <w:noProof/>
        </w:rPr>
        <w:t>56</w:t>
      </w:r>
      <w:r w:rsidRPr="00746AB7">
        <w:rPr>
          <w:noProof/>
        </w:rPr>
        <w:t>(3), 578-589.</w:t>
      </w:r>
    </w:p>
    <w:p w14:paraId="62269518" w14:textId="77777777" w:rsidR="00746AB7" w:rsidRPr="00746AB7" w:rsidRDefault="00746AB7" w:rsidP="00746AB7">
      <w:pPr>
        <w:pStyle w:val="EndNoteBibliography"/>
        <w:spacing w:after="0"/>
        <w:ind w:left="720" w:hanging="720"/>
        <w:rPr>
          <w:noProof/>
        </w:rPr>
      </w:pPr>
      <w:r w:rsidRPr="00746AB7">
        <w:rPr>
          <w:noProof/>
        </w:rPr>
        <w:t xml:space="preserve">Hoffmann, T.C., Glasziou, P.P., Boutron, I., Milne, R., Perera, R., Moher, D., Altman, D.G., Barbour, V., Macdonald, H., Johnston, M., Lamb, S.E., Dixon-Woods, M., McCulloch, P., Wyatt, J.C., Chan, A.-W. &amp; Michie, S. (2014) Better reporting of interventions: template for intervention description and replication (TIDieR) checklist and guide. </w:t>
      </w:r>
      <w:r w:rsidRPr="00746AB7">
        <w:rPr>
          <w:i/>
          <w:noProof/>
        </w:rPr>
        <w:t>British Medical Journal,</w:t>
      </w:r>
      <w:r w:rsidRPr="00746AB7">
        <w:rPr>
          <w:noProof/>
        </w:rPr>
        <w:t xml:space="preserve"> </w:t>
      </w:r>
      <w:r w:rsidRPr="00746AB7">
        <w:rPr>
          <w:b/>
          <w:noProof/>
        </w:rPr>
        <w:t>348</w:t>
      </w:r>
      <w:r w:rsidRPr="00746AB7">
        <w:rPr>
          <w:noProof/>
        </w:rPr>
        <w:t>, g1687.</w:t>
      </w:r>
    </w:p>
    <w:p w14:paraId="42797D9E" w14:textId="77777777" w:rsidR="00746AB7" w:rsidRPr="00746AB7" w:rsidRDefault="00746AB7" w:rsidP="00746AB7">
      <w:pPr>
        <w:pStyle w:val="EndNoteBibliography"/>
        <w:spacing w:after="0"/>
        <w:ind w:left="720" w:hanging="720"/>
        <w:rPr>
          <w:noProof/>
        </w:rPr>
      </w:pPr>
      <w:r w:rsidRPr="00746AB7">
        <w:rPr>
          <w:noProof/>
        </w:rPr>
        <w:t xml:space="preserve">Horner, J.K., Piercy, B.S., Eure, L. &amp; Woodard, E.K. (2014) A pilot study to evaluate mindfulness as a strategy to improve inpatient nurse and patient experiences. </w:t>
      </w:r>
      <w:r w:rsidRPr="00746AB7">
        <w:rPr>
          <w:i/>
          <w:noProof/>
        </w:rPr>
        <w:t>Applied Nursing Research,</w:t>
      </w:r>
      <w:r w:rsidRPr="00746AB7">
        <w:rPr>
          <w:noProof/>
        </w:rPr>
        <w:t xml:space="preserve"> </w:t>
      </w:r>
      <w:r w:rsidRPr="00746AB7">
        <w:rPr>
          <w:b/>
          <w:noProof/>
        </w:rPr>
        <w:t>27</w:t>
      </w:r>
      <w:r w:rsidRPr="00746AB7">
        <w:rPr>
          <w:noProof/>
        </w:rPr>
        <w:t>(3), 198-201.</w:t>
      </w:r>
    </w:p>
    <w:p w14:paraId="3F1BCBEF" w14:textId="77777777" w:rsidR="00746AB7" w:rsidRPr="00746AB7" w:rsidRDefault="00746AB7" w:rsidP="00746AB7">
      <w:pPr>
        <w:pStyle w:val="EndNoteBibliography"/>
        <w:spacing w:after="0"/>
        <w:ind w:left="720" w:hanging="720"/>
        <w:rPr>
          <w:noProof/>
        </w:rPr>
      </w:pPr>
      <w:r w:rsidRPr="00746AB7">
        <w:rPr>
          <w:noProof/>
        </w:rPr>
        <w:t xml:space="preserve">Kuske, B., Hanns, S., Luck, T., Angermeyer, M.C., Behrens, J. &amp; Riedel-Heller, S.G. (2007) Nursing home staff training in dementia care: a systematic review of evaluated programs. </w:t>
      </w:r>
      <w:r w:rsidRPr="00746AB7">
        <w:rPr>
          <w:i/>
          <w:noProof/>
        </w:rPr>
        <w:t>Int Psychogeriatr,</w:t>
      </w:r>
      <w:r w:rsidRPr="00746AB7">
        <w:rPr>
          <w:noProof/>
        </w:rPr>
        <w:t xml:space="preserve"> </w:t>
      </w:r>
      <w:r w:rsidRPr="00746AB7">
        <w:rPr>
          <w:b/>
          <w:noProof/>
        </w:rPr>
        <w:t>19</w:t>
      </w:r>
      <w:r w:rsidRPr="00746AB7">
        <w:rPr>
          <w:noProof/>
        </w:rPr>
        <w:t>(5), 818-41.</w:t>
      </w:r>
    </w:p>
    <w:p w14:paraId="391B0EF4" w14:textId="77777777" w:rsidR="00746AB7" w:rsidRPr="00746AB7" w:rsidRDefault="00746AB7" w:rsidP="00746AB7">
      <w:pPr>
        <w:pStyle w:val="EndNoteBibliography"/>
        <w:spacing w:after="0"/>
        <w:ind w:left="720" w:hanging="720"/>
        <w:rPr>
          <w:noProof/>
        </w:rPr>
      </w:pPr>
      <w:r w:rsidRPr="00746AB7">
        <w:rPr>
          <w:noProof/>
        </w:rPr>
        <w:t xml:space="preserve">La Monica, E.L., Wolf, R.M., Madea, A.R. &amp; Oberst, M.T. (1987) Empathy and nursing care outcomes. </w:t>
      </w:r>
      <w:r w:rsidRPr="00746AB7">
        <w:rPr>
          <w:i/>
          <w:noProof/>
        </w:rPr>
        <w:t>Scholarly Inquiry for Nursing Practice,</w:t>
      </w:r>
      <w:r w:rsidRPr="00746AB7">
        <w:rPr>
          <w:noProof/>
        </w:rPr>
        <w:t xml:space="preserve"> </w:t>
      </w:r>
      <w:r w:rsidRPr="00746AB7">
        <w:rPr>
          <w:b/>
          <w:noProof/>
        </w:rPr>
        <w:t>1</w:t>
      </w:r>
      <w:r w:rsidRPr="00746AB7">
        <w:rPr>
          <w:noProof/>
        </w:rPr>
        <w:t>(3), 197-213.</w:t>
      </w:r>
    </w:p>
    <w:p w14:paraId="35826D68" w14:textId="77777777" w:rsidR="00746AB7" w:rsidRPr="00746AB7" w:rsidRDefault="00746AB7" w:rsidP="00746AB7">
      <w:pPr>
        <w:pStyle w:val="EndNoteBibliography"/>
        <w:spacing w:after="0"/>
        <w:ind w:left="720" w:hanging="720"/>
        <w:rPr>
          <w:noProof/>
        </w:rPr>
      </w:pPr>
      <w:r w:rsidRPr="00746AB7">
        <w:rPr>
          <w:noProof/>
        </w:rPr>
        <w:t xml:space="preserve">Langewitz, W., Heydrich, L., Nübling, M., Szirt, L., Weber, H. &amp; Grossman, P. (2010) Swiss Cancer League communication skills training programme for oncology nurses: an evaluation. </w:t>
      </w:r>
      <w:r w:rsidRPr="00746AB7">
        <w:rPr>
          <w:i/>
          <w:noProof/>
        </w:rPr>
        <w:t>Journal of Advanced Nursing,</w:t>
      </w:r>
      <w:r w:rsidRPr="00746AB7">
        <w:rPr>
          <w:noProof/>
        </w:rPr>
        <w:t xml:space="preserve"> </w:t>
      </w:r>
      <w:r w:rsidRPr="00746AB7">
        <w:rPr>
          <w:b/>
          <w:noProof/>
        </w:rPr>
        <w:t>66</w:t>
      </w:r>
      <w:r w:rsidRPr="00746AB7">
        <w:rPr>
          <w:noProof/>
        </w:rPr>
        <w:t>(10), 2266-2277.</w:t>
      </w:r>
    </w:p>
    <w:p w14:paraId="2CE7E480" w14:textId="77777777" w:rsidR="00746AB7" w:rsidRPr="00746AB7" w:rsidRDefault="00746AB7" w:rsidP="00746AB7">
      <w:pPr>
        <w:pStyle w:val="EndNoteBibliography"/>
        <w:spacing w:after="0"/>
        <w:ind w:left="720" w:hanging="720"/>
        <w:rPr>
          <w:noProof/>
        </w:rPr>
      </w:pPr>
      <w:r w:rsidRPr="00746AB7">
        <w:rPr>
          <w:noProof/>
        </w:rPr>
        <w:t xml:space="preserve">Maben, J., Cornwell, J. &amp; Sweeney, K. (2010) In praise of compassion. </w:t>
      </w:r>
      <w:r w:rsidRPr="00746AB7">
        <w:rPr>
          <w:i/>
          <w:noProof/>
        </w:rPr>
        <w:t>Journal of Research in Nursing,</w:t>
      </w:r>
      <w:r w:rsidRPr="00746AB7">
        <w:rPr>
          <w:noProof/>
        </w:rPr>
        <w:t xml:space="preserve"> </w:t>
      </w:r>
      <w:r w:rsidRPr="00746AB7">
        <w:rPr>
          <w:b/>
          <w:noProof/>
        </w:rPr>
        <w:t>15</w:t>
      </w:r>
      <w:r w:rsidRPr="00746AB7">
        <w:rPr>
          <w:noProof/>
        </w:rPr>
        <w:t>(1), 9-13.</w:t>
      </w:r>
    </w:p>
    <w:p w14:paraId="467B5C7D" w14:textId="77777777" w:rsidR="00746AB7" w:rsidRPr="00746AB7" w:rsidRDefault="00746AB7" w:rsidP="00746AB7">
      <w:pPr>
        <w:pStyle w:val="EndNoteBibliography"/>
        <w:spacing w:after="0"/>
        <w:ind w:left="720" w:hanging="720"/>
        <w:rPr>
          <w:noProof/>
        </w:rPr>
      </w:pPr>
      <w:r w:rsidRPr="00746AB7">
        <w:rPr>
          <w:noProof/>
        </w:rPr>
        <w:t xml:space="preserve">May, C. (1992) Individual Care? Power and Subjectivity in Therapeutic Relationships. </w:t>
      </w:r>
      <w:r w:rsidRPr="00746AB7">
        <w:rPr>
          <w:i/>
          <w:noProof/>
        </w:rPr>
        <w:t>Sociology,</w:t>
      </w:r>
      <w:r w:rsidRPr="00746AB7">
        <w:rPr>
          <w:noProof/>
        </w:rPr>
        <w:t xml:space="preserve"> </w:t>
      </w:r>
      <w:r w:rsidRPr="00746AB7">
        <w:rPr>
          <w:b/>
          <w:noProof/>
        </w:rPr>
        <w:t>26</w:t>
      </w:r>
      <w:r w:rsidRPr="00746AB7">
        <w:rPr>
          <w:noProof/>
        </w:rPr>
        <w:t>(4), 589-602.</w:t>
      </w:r>
    </w:p>
    <w:p w14:paraId="1E4A3A36" w14:textId="77777777" w:rsidR="00746AB7" w:rsidRPr="00746AB7" w:rsidRDefault="00746AB7" w:rsidP="00746AB7">
      <w:pPr>
        <w:pStyle w:val="EndNoteBibliography"/>
        <w:spacing w:after="0"/>
        <w:ind w:left="720" w:hanging="720"/>
        <w:rPr>
          <w:noProof/>
        </w:rPr>
      </w:pPr>
      <w:r w:rsidRPr="00746AB7">
        <w:rPr>
          <w:noProof/>
        </w:rPr>
        <w:t xml:space="preserve">McCance, T., Slater, P. &amp; McCormack, B. (2009) Using the caring dimensions inventory as an indicator of person-centred nursing. </w:t>
      </w:r>
      <w:r w:rsidRPr="00746AB7">
        <w:rPr>
          <w:i/>
          <w:noProof/>
        </w:rPr>
        <w:t>Journal of Clinical Nursing,</w:t>
      </w:r>
      <w:r w:rsidRPr="00746AB7">
        <w:rPr>
          <w:noProof/>
        </w:rPr>
        <w:t xml:space="preserve"> </w:t>
      </w:r>
      <w:r w:rsidRPr="00746AB7">
        <w:rPr>
          <w:b/>
          <w:noProof/>
        </w:rPr>
        <w:t>18</w:t>
      </w:r>
      <w:r w:rsidRPr="00746AB7">
        <w:rPr>
          <w:noProof/>
        </w:rPr>
        <w:t>(3), 409-417.</w:t>
      </w:r>
    </w:p>
    <w:p w14:paraId="24CF5228" w14:textId="77777777" w:rsidR="00746AB7" w:rsidRPr="00746AB7" w:rsidRDefault="00746AB7" w:rsidP="00746AB7">
      <w:pPr>
        <w:pStyle w:val="EndNoteBibliography"/>
        <w:spacing w:after="0"/>
        <w:ind w:left="720" w:hanging="720"/>
        <w:rPr>
          <w:noProof/>
        </w:rPr>
      </w:pPr>
      <w:r w:rsidRPr="00746AB7">
        <w:rPr>
          <w:rFonts w:hint="eastAsia"/>
          <w:noProof/>
        </w:rPr>
        <w:t>McGilton, K., Sorin</w:t>
      </w:r>
      <w:r w:rsidRPr="00746AB7">
        <w:rPr>
          <w:rFonts w:hint="eastAsia"/>
          <w:noProof/>
        </w:rPr>
        <w:t>‐</w:t>
      </w:r>
      <w:r w:rsidRPr="00746AB7">
        <w:rPr>
          <w:rFonts w:hint="eastAsia"/>
          <w:noProof/>
        </w:rPr>
        <w:t>Peters, R., Sidani, S., Rochon, E., Boscart, V. &amp; Fox, M. (2010) Focus on communication: increasing the opportunity for successful staff</w:t>
      </w:r>
      <w:r w:rsidRPr="00746AB7">
        <w:rPr>
          <w:rFonts w:hint="eastAsia"/>
          <w:noProof/>
        </w:rPr>
        <w:t>–</w:t>
      </w:r>
      <w:r w:rsidRPr="00746AB7">
        <w:rPr>
          <w:rFonts w:hint="eastAsia"/>
          <w:noProof/>
        </w:rPr>
        <w:t>patient interactions</w:t>
      </w:r>
      <w:r w:rsidRPr="00746AB7">
        <w:rPr>
          <w:noProof/>
        </w:rPr>
        <w:t xml:space="preserve">. </w:t>
      </w:r>
      <w:r w:rsidRPr="00746AB7">
        <w:rPr>
          <w:i/>
          <w:noProof/>
        </w:rPr>
        <w:t>International Journal of Older People Nursing,</w:t>
      </w:r>
      <w:r w:rsidRPr="00746AB7">
        <w:rPr>
          <w:noProof/>
        </w:rPr>
        <w:t xml:space="preserve"> </w:t>
      </w:r>
      <w:r w:rsidRPr="00746AB7">
        <w:rPr>
          <w:b/>
          <w:noProof/>
        </w:rPr>
        <w:t>6</w:t>
      </w:r>
      <w:r w:rsidRPr="00746AB7">
        <w:rPr>
          <w:noProof/>
        </w:rPr>
        <w:t>(1), 13-24.</w:t>
      </w:r>
    </w:p>
    <w:p w14:paraId="29A43A84" w14:textId="77777777" w:rsidR="00746AB7" w:rsidRPr="00746AB7" w:rsidRDefault="00746AB7" w:rsidP="00746AB7">
      <w:pPr>
        <w:pStyle w:val="EndNoteBibliography"/>
        <w:spacing w:after="0"/>
        <w:ind w:left="720" w:hanging="720"/>
        <w:rPr>
          <w:noProof/>
        </w:rPr>
      </w:pPr>
      <w:r w:rsidRPr="00746AB7">
        <w:rPr>
          <w:noProof/>
        </w:rPr>
        <w:t xml:space="preserve">McGilton, K.S., O'Brien-Pallas, L.L., Darlington, G., Evans, M., Wynn, F. &amp; Pringle, D.M. (2003) Effects of a relationship-enhancing program of care on outcomes. </w:t>
      </w:r>
      <w:r w:rsidRPr="00746AB7">
        <w:rPr>
          <w:i/>
          <w:noProof/>
        </w:rPr>
        <w:t>Journal Of Nursing Scholarship: An Official Publication Of Sigma Theta Tau International Honor Society Of Nursing / Sigma Theta Tau,</w:t>
      </w:r>
      <w:r w:rsidRPr="00746AB7">
        <w:rPr>
          <w:noProof/>
        </w:rPr>
        <w:t xml:space="preserve"> </w:t>
      </w:r>
      <w:r w:rsidRPr="00746AB7">
        <w:rPr>
          <w:b/>
          <w:noProof/>
        </w:rPr>
        <w:t>35</w:t>
      </w:r>
      <w:r w:rsidRPr="00746AB7">
        <w:rPr>
          <w:noProof/>
        </w:rPr>
        <w:t>(2), 151-156.</w:t>
      </w:r>
    </w:p>
    <w:p w14:paraId="2E221784" w14:textId="77777777" w:rsidR="00746AB7" w:rsidRPr="00746AB7" w:rsidRDefault="00746AB7" w:rsidP="00746AB7">
      <w:pPr>
        <w:pStyle w:val="EndNoteBibliography"/>
        <w:spacing w:after="0"/>
        <w:ind w:left="720" w:hanging="720"/>
        <w:rPr>
          <w:noProof/>
        </w:rPr>
      </w:pPr>
      <w:r w:rsidRPr="00746AB7">
        <w:rPr>
          <w:noProof/>
        </w:rPr>
        <w:lastRenderedPageBreak/>
        <w:t xml:space="preserve">Moher, D., Pham, B., Jones, A., Cook, D.J., Jadad, A.R., Moher, M., Tugwell, P. &amp; Klassen, T.P. (1998) Does quality of reports of randomised trials affect estimates of intervention efficacy reported in meta-analyses? </w:t>
      </w:r>
      <w:r w:rsidRPr="00746AB7">
        <w:rPr>
          <w:i/>
          <w:noProof/>
        </w:rPr>
        <w:t>The Lancet,</w:t>
      </w:r>
      <w:r w:rsidRPr="00746AB7">
        <w:rPr>
          <w:noProof/>
        </w:rPr>
        <w:t xml:space="preserve"> </w:t>
      </w:r>
      <w:r w:rsidRPr="00746AB7">
        <w:rPr>
          <w:b/>
          <w:noProof/>
        </w:rPr>
        <w:t>352</w:t>
      </w:r>
      <w:r w:rsidRPr="00746AB7">
        <w:rPr>
          <w:noProof/>
        </w:rPr>
        <w:t>(9128), 609-613.</w:t>
      </w:r>
    </w:p>
    <w:p w14:paraId="10D7E4B7" w14:textId="77777777" w:rsidR="00746AB7" w:rsidRPr="00746AB7" w:rsidRDefault="00746AB7" w:rsidP="00746AB7">
      <w:pPr>
        <w:pStyle w:val="EndNoteBibliography"/>
        <w:spacing w:after="0"/>
        <w:ind w:left="720" w:hanging="720"/>
        <w:rPr>
          <w:noProof/>
        </w:rPr>
      </w:pPr>
      <w:r w:rsidRPr="00746AB7">
        <w:rPr>
          <w:noProof/>
        </w:rPr>
        <w:t xml:space="preserve">Möhler, R., Bartoszek, G., Köpke, S. &amp; Meyer, G. (2012) Proposed criteria for reporting the development and evaluation of complex interventions in healthcare (CReDECI): guideline development. </w:t>
      </w:r>
      <w:r w:rsidRPr="00746AB7">
        <w:rPr>
          <w:i/>
          <w:noProof/>
        </w:rPr>
        <w:t>International Journal of Nursing Studies,</w:t>
      </w:r>
      <w:r w:rsidRPr="00746AB7">
        <w:rPr>
          <w:noProof/>
        </w:rPr>
        <w:t xml:space="preserve"> </w:t>
      </w:r>
      <w:r w:rsidRPr="00746AB7">
        <w:rPr>
          <w:b/>
          <w:noProof/>
        </w:rPr>
        <w:t>49</w:t>
      </w:r>
      <w:r w:rsidRPr="00746AB7">
        <w:rPr>
          <w:noProof/>
        </w:rPr>
        <w:t>(1), 40-46.</w:t>
      </w:r>
    </w:p>
    <w:p w14:paraId="411828EA" w14:textId="77777777" w:rsidR="00746AB7" w:rsidRPr="00746AB7" w:rsidRDefault="00746AB7" w:rsidP="00746AB7">
      <w:pPr>
        <w:pStyle w:val="EndNoteBibliography"/>
        <w:spacing w:after="0"/>
        <w:ind w:left="720" w:hanging="720"/>
        <w:rPr>
          <w:noProof/>
        </w:rPr>
      </w:pPr>
      <w:r w:rsidRPr="00746AB7">
        <w:rPr>
          <w:noProof/>
        </w:rPr>
        <w:t xml:space="preserve">Palmer, E. (2010) Compassionate caring: an evaluated pilot of mindfulness-based cognitive therapy training for hospice at home nurses. </w:t>
      </w:r>
      <w:r w:rsidRPr="00746AB7">
        <w:rPr>
          <w:i/>
          <w:noProof/>
        </w:rPr>
        <w:t>Journal of Palliative Care,</w:t>
      </w:r>
      <w:r w:rsidRPr="00746AB7">
        <w:rPr>
          <w:noProof/>
        </w:rPr>
        <w:t xml:space="preserve"> </w:t>
      </w:r>
      <w:r w:rsidRPr="00746AB7">
        <w:rPr>
          <w:b/>
          <w:noProof/>
        </w:rPr>
        <w:t>26</w:t>
      </w:r>
      <w:r w:rsidRPr="00746AB7">
        <w:rPr>
          <w:noProof/>
        </w:rPr>
        <w:t>(3), 211-212.</w:t>
      </w:r>
    </w:p>
    <w:p w14:paraId="7528F790" w14:textId="77777777" w:rsidR="00746AB7" w:rsidRPr="00746AB7" w:rsidRDefault="00746AB7" w:rsidP="00746AB7">
      <w:pPr>
        <w:pStyle w:val="EndNoteBibliography"/>
        <w:spacing w:after="0"/>
        <w:ind w:left="720" w:hanging="720"/>
        <w:rPr>
          <w:noProof/>
        </w:rPr>
      </w:pPr>
      <w:r w:rsidRPr="00746AB7">
        <w:rPr>
          <w:noProof/>
        </w:rPr>
        <w:t xml:space="preserve">Pålsson, M.-B., R Hallberg, I., Norberg, A. &amp; Björvell, H. (1996a) Burnout, Empathy and Sense of Coherence among Swedish District Nurses before and after Systematic Clinical Supervision. </w:t>
      </w:r>
      <w:r w:rsidRPr="00746AB7">
        <w:rPr>
          <w:i/>
          <w:noProof/>
        </w:rPr>
        <w:t>Scandinavian Journal of Caring Sciences,</w:t>
      </w:r>
      <w:r w:rsidRPr="00746AB7">
        <w:rPr>
          <w:noProof/>
        </w:rPr>
        <w:t xml:space="preserve"> </w:t>
      </w:r>
      <w:r w:rsidRPr="00746AB7">
        <w:rPr>
          <w:b/>
          <w:noProof/>
        </w:rPr>
        <w:t>10</w:t>
      </w:r>
      <w:r w:rsidRPr="00746AB7">
        <w:rPr>
          <w:noProof/>
        </w:rPr>
        <w:t>(1), 19-26.</w:t>
      </w:r>
    </w:p>
    <w:p w14:paraId="1AC3486F" w14:textId="77777777" w:rsidR="00746AB7" w:rsidRPr="00746AB7" w:rsidRDefault="00746AB7" w:rsidP="00746AB7">
      <w:pPr>
        <w:pStyle w:val="EndNoteBibliography"/>
        <w:spacing w:after="0"/>
        <w:ind w:left="720" w:hanging="720"/>
        <w:rPr>
          <w:noProof/>
        </w:rPr>
      </w:pPr>
      <w:r w:rsidRPr="00746AB7">
        <w:rPr>
          <w:noProof/>
        </w:rPr>
        <w:t xml:space="preserve">Pålsson, M.B., Hallberg, I., Norberg, A. &amp; Björvell, H. (1996b) Burnout, empathy and sense of coherence among Swedish district nurses before and after systematic clinical supervision. </w:t>
      </w:r>
      <w:r w:rsidRPr="00746AB7">
        <w:rPr>
          <w:i/>
          <w:noProof/>
        </w:rPr>
        <w:t>Scandinavian Journal of Caring Sciences,</w:t>
      </w:r>
      <w:r w:rsidRPr="00746AB7">
        <w:rPr>
          <w:noProof/>
        </w:rPr>
        <w:t xml:space="preserve"> </w:t>
      </w:r>
      <w:r w:rsidRPr="00746AB7">
        <w:rPr>
          <w:b/>
          <w:noProof/>
        </w:rPr>
        <w:t>10</w:t>
      </w:r>
      <w:r w:rsidRPr="00746AB7">
        <w:rPr>
          <w:noProof/>
        </w:rPr>
        <w:t>(1), 19-26.</w:t>
      </w:r>
    </w:p>
    <w:p w14:paraId="37688D96" w14:textId="77777777" w:rsidR="00746AB7" w:rsidRPr="00746AB7" w:rsidRDefault="00746AB7" w:rsidP="00746AB7">
      <w:pPr>
        <w:pStyle w:val="EndNoteBibliography"/>
        <w:spacing w:after="0"/>
        <w:ind w:left="720" w:hanging="720"/>
        <w:rPr>
          <w:noProof/>
        </w:rPr>
      </w:pPr>
      <w:r w:rsidRPr="00746AB7">
        <w:rPr>
          <w:noProof/>
        </w:rPr>
        <w:t xml:space="preserve">Pildal, J., Hróbjartsson, A., Jörgensen, K.J., Hilden, J., Altman, D.G. &amp; Gøtzsche, P.C. (2007) Impact of allocation concealment on conclusions drawn from meta-analyses of randomized trials. </w:t>
      </w:r>
      <w:r w:rsidRPr="00746AB7">
        <w:rPr>
          <w:i/>
          <w:noProof/>
        </w:rPr>
        <w:t>International Journal of Epidemiology,</w:t>
      </w:r>
      <w:r w:rsidRPr="00746AB7">
        <w:rPr>
          <w:noProof/>
        </w:rPr>
        <w:t xml:space="preserve"> </w:t>
      </w:r>
      <w:r w:rsidRPr="00746AB7">
        <w:rPr>
          <w:b/>
          <w:noProof/>
        </w:rPr>
        <w:t>36</w:t>
      </w:r>
      <w:r w:rsidRPr="00746AB7">
        <w:rPr>
          <w:noProof/>
        </w:rPr>
        <w:t>(4), 847-857.</w:t>
      </w:r>
    </w:p>
    <w:p w14:paraId="259AAAEE" w14:textId="77777777" w:rsidR="00746AB7" w:rsidRPr="00746AB7" w:rsidRDefault="00746AB7" w:rsidP="00746AB7">
      <w:pPr>
        <w:pStyle w:val="EndNoteBibliography"/>
        <w:spacing w:after="0"/>
        <w:ind w:left="720" w:hanging="720"/>
        <w:rPr>
          <w:noProof/>
        </w:rPr>
      </w:pPr>
      <w:r w:rsidRPr="00746AB7">
        <w:rPr>
          <w:noProof/>
        </w:rPr>
        <w:t xml:space="preserve">Pipe, T.B., Mishark, K., Hansen, R.P., Hentz, J.G. &amp; Hartsell, Z. (2010) Rediscovering the art of healing connection by creating the Tree of Life poster. </w:t>
      </w:r>
      <w:r w:rsidRPr="00746AB7">
        <w:rPr>
          <w:i/>
          <w:noProof/>
        </w:rPr>
        <w:t>Journal Of Gerontological Nursing,</w:t>
      </w:r>
      <w:r w:rsidRPr="00746AB7">
        <w:rPr>
          <w:noProof/>
        </w:rPr>
        <w:t xml:space="preserve"> </w:t>
      </w:r>
      <w:r w:rsidRPr="00746AB7">
        <w:rPr>
          <w:b/>
          <w:noProof/>
        </w:rPr>
        <w:t>36</w:t>
      </w:r>
      <w:r w:rsidRPr="00746AB7">
        <w:rPr>
          <w:noProof/>
        </w:rPr>
        <w:t>(6), 47-55.</w:t>
      </w:r>
    </w:p>
    <w:p w14:paraId="1984CDEB" w14:textId="77777777" w:rsidR="00746AB7" w:rsidRPr="00746AB7" w:rsidRDefault="00746AB7" w:rsidP="00746AB7">
      <w:pPr>
        <w:pStyle w:val="EndNoteBibliography"/>
        <w:spacing w:after="0"/>
        <w:ind w:left="720" w:hanging="720"/>
        <w:rPr>
          <w:noProof/>
        </w:rPr>
      </w:pPr>
      <w:r w:rsidRPr="00746AB7">
        <w:rPr>
          <w:noProof/>
        </w:rPr>
        <w:t xml:space="preserve">Potter, P., Deshields, T. &amp; Rodriguez, S. (2013) Developing a systemic program for compassion fatigue. </w:t>
      </w:r>
      <w:r w:rsidRPr="00746AB7">
        <w:rPr>
          <w:i/>
          <w:noProof/>
        </w:rPr>
        <w:t>Nursing Administration Quarterly,</w:t>
      </w:r>
      <w:r w:rsidRPr="00746AB7">
        <w:rPr>
          <w:noProof/>
        </w:rPr>
        <w:t xml:space="preserve"> </w:t>
      </w:r>
      <w:r w:rsidRPr="00746AB7">
        <w:rPr>
          <w:b/>
          <w:noProof/>
        </w:rPr>
        <w:t>37</w:t>
      </w:r>
      <w:r w:rsidRPr="00746AB7">
        <w:rPr>
          <w:noProof/>
        </w:rPr>
        <w:t>(4), 326-332.</w:t>
      </w:r>
    </w:p>
    <w:p w14:paraId="1E866E2F" w14:textId="77777777" w:rsidR="00746AB7" w:rsidRPr="00746AB7" w:rsidRDefault="00746AB7" w:rsidP="00746AB7">
      <w:pPr>
        <w:pStyle w:val="EndNoteBibliography"/>
        <w:spacing w:after="0"/>
        <w:ind w:left="720" w:hanging="720"/>
        <w:rPr>
          <w:noProof/>
        </w:rPr>
      </w:pPr>
      <w:r w:rsidRPr="00746AB7">
        <w:rPr>
          <w:noProof/>
        </w:rPr>
        <w:t>Puentes, W.J. (1995) Effects of a reminiscence learning experience on registered nurses' attitudes toward and empathy with older adults. Vol. Doctoral Thesis, Widener University, USA.</w:t>
      </w:r>
    </w:p>
    <w:p w14:paraId="037EE62A" w14:textId="77777777" w:rsidR="00746AB7" w:rsidRPr="00746AB7" w:rsidRDefault="00746AB7" w:rsidP="00746AB7">
      <w:pPr>
        <w:pStyle w:val="EndNoteBibliography"/>
        <w:spacing w:after="0"/>
        <w:ind w:left="720" w:hanging="720"/>
        <w:rPr>
          <w:noProof/>
        </w:rPr>
      </w:pPr>
      <w:r w:rsidRPr="00746AB7">
        <w:rPr>
          <w:noProof/>
        </w:rPr>
        <w:t xml:space="preserve">Richards, D.A., Coulthard, V., Borglin, G. &amp; on behalf of the, R.r.t. (2014) The State of European Nursing Research: Dead, Alive, or Chronically Diseased? A Systematic Literature Review. </w:t>
      </w:r>
      <w:r w:rsidRPr="00746AB7">
        <w:rPr>
          <w:i/>
          <w:noProof/>
        </w:rPr>
        <w:t>Worldviews on Evidence-Based Nursing,</w:t>
      </w:r>
      <w:r w:rsidRPr="00746AB7">
        <w:rPr>
          <w:noProof/>
        </w:rPr>
        <w:t xml:space="preserve"> </w:t>
      </w:r>
      <w:r w:rsidRPr="00746AB7">
        <w:rPr>
          <w:b/>
          <w:noProof/>
        </w:rPr>
        <w:t>11</w:t>
      </w:r>
      <w:r w:rsidRPr="00746AB7">
        <w:rPr>
          <w:noProof/>
        </w:rPr>
        <w:t>(3), 147-155.</w:t>
      </w:r>
    </w:p>
    <w:p w14:paraId="483FDBFB" w14:textId="77777777" w:rsidR="00746AB7" w:rsidRPr="00746AB7" w:rsidRDefault="00746AB7" w:rsidP="00746AB7">
      <w:pPr>
        <w:pStyle w:val="EndNoteBibliography"/>
        <w:spacing w:after="0"/>
        <w:ind w:left="720" w:hanging="720"/>
        <w:rPr>
          <w:noProof/>
        </w:rPr>
      </w:pPr>
      <w:r w:rsidRPr="00746AB7">
        <w:rPr>
          <w:noProof/>
        </w:rPr>
        <w:t xml:space="preserve">Sackett, D.L., Richardson, W.S., Rosenberg, W. &amp; Haynes, R.B. (1997) </w:t>
      </w:r>
      <w:r w:rsidRPr="00746AB7">
        <w:rPr>
          <w:i/>
          <w:noProof/>
        </w:rPr>
        <w:t xml:space="preserve">Evidence-based medicine: How to practice and teach EBM, </w:t>
      </w:r>
      <w:r w:rsidRPr="00746AB7">
        <w:rPr>
          <w:noProof/>
        </w:rPr>
        <w:t>Churchill Livingstone, New York.</w:t>
      </w:r>
    </w:p>
    <w:p w14:paraId="3F4075F2" w14:textId="77777777" w:rsidR="00746AB7" w:rsidRPr="00746AB7" w:rsidRDefault="00746AB7" w:rsidP="00746AB7">
      <w:pPr>
        <w:pStyle w:val="EndNoteBibliography"/>
        <w:spacing w:after="0"/>
        <w:ind w:left="720" w:hanging="720"/>
        <w:rPr>
          <w:noProof/>
        </w:rPr>
      </w:pPr>
      <w:r w:rsidRPr="00746AB7">
        <w:rPr>
          <w:noProof/>
        </w:rPr>
        <w:t xml:space="preserve">Schantz, M.L. (2007) Compassion: a concept analysis. </w:t>
      </w:r>
      <w:r w:rsidRPr="00746AB7">
        <w:rPr>
          <w:i/>
          <w:noProof/>
        </w:rPr>
        <w:t>Nursing Forum,</w:t>
      </w:r>
      <w:r w:rsidRPr="00746AB7">
        <w:rPr>
          <w:noProof/>
        </w:rPr>
        <w:t xml:space="preserve"> </w:t>
      </w:r>
      <w:r w:rsidRPr="00746AB7">
        <w:rPr>
          <w:b/>
          <w:noProof/>
        </w:rPr>
        <w:t>42</w:t>
      </w:r>
      <w:r w:rsidRPr="00746AB7">
        <w:rPr>
          <w:noProof/>
        </w:rPr>
        <w:t>(2), 48-55.</w:t>
      </w:r>
    </w:p>
    <w:p w14:paraId="67641DFB" w14:textId="77777777" w:rsidR="00746AB7" w:rsidRPr="00746AB7" w:rsidRDefault="00746AB7" w:rsidP="00746AB7">
      <w:pPr>
        <w:pStyle w:val="EndNoteBibliography"/>
        <w:spacing w:after="0"/>
        <w:ind w:left="720" w:hanging="720"/>
        <w:rPr>
          <w:noProof/>
        </w:rPr>
      </w:pPr>
      <w:r w:rsidRPr="00746AB7">
        <w:rPr>
          <w:noProof/>
        </w:rPr>
        <w:t>Searcy, L.M. (1990) The effects of nurse empathy training as measured by patient satisfaction levels. Vol. Doctoral Thesis, United States International University, USA.</w:t>
      </w:r>
    </w:p>
    <w:p w14:paraId="25479B71" w14:textId="77777777" w:rsidR="00746AB7" w:rsidRPr="00746AB7" w:rsidRDefault="00746AB7" w:rsidP="00746AB7">
      <w:pPr>
        <w:pStyle w:val="EndNoteBibliography"/>
        <w:spacing w:after="0"/>
        <w:ind w:left="720" w:hanging="720"/>
        <w:rPr>
          <w:noProof/>
        </w:rPr>
      </w:pPr>
      <w:r w:rsidRPr="00746AB7">
        <w:rPr>
          <w:noProof/>
        </w:rPr>
        <w:t xml:space="preserve">Spector, A., Orrell, M. &amp; Goyder, J. (2013) A systematic review of staff training interventions to reduce the behavioural and psychological symptoms of dementia. </w:t>
      </w:r>
      <w:r w:rsidRPr="00746AB7">
        <w:rPr>
          <w:i/>
          <w:noProof/>
        </w:rPr>
        <w:t>Ageing Research Reviews,</w:t>
      </w:r>
      <w:r w:rsidRPr="00746AB7">
        <w:rPr>
          <w:noProof/>
        </w:rPr>
        <w:t xml:space="preserve"> </w:t>
      </w:r>
      <w:r w:rsidRPr="00746AB7">
        <w:rPr>
          <w:b/>
          <w:noProof/>
        </w:rPr>
        <w:t>12</w:t>
      </w:r>
      <w:r w:rsidRPr="00746AB7">
        <w:rPr>
          <w:noProof/>
        </w:rPr>
        <w:t>(1), 354-364.</w:t>
      </w:r>
    </w:p>
    <w:p w14:paraId="25DD1415" w14:textId="77777777" w:rsidR="00746AB7" w:rsidRPr="00746AB7" w:rsidRDefault="00746AB7" w:rsidP="00746AB7">
      <w:pPr>
        <w:pStyle w:val="EndNoteBibliography"/>
        <w:spacing w:after="0"/>
        <w:ind w:left="720" w:hanging="720"/>
        <w:rPr>
          <w:noProof/>
        </w:rPr>
      </w:pPr>
      <w:r w:rsidRPr="00746AB7">
        <w:rPr>
          <w:noProof/>
        </w:rPr>
        <w:t xml:space="preserve">Von Dietze, E. &amp; Orb, A. (2000) Compassionate care: a moral dimension of nursing. </w:t>
      </w:r>
      <w:r w:rsidRPr="00746AB7">
        <w:rPr>
          <w:i/>
          <w:noProof/>
        </w:rPr>
        <w:t>Nursing Inquiry,</w:t>
      </w:r>
      <w:r w:rsidRPr="00746AB7">
        <w:rPr>
          <w:noProof/>
        </w:rPr>
        <w:t xml:space="preserve"> </w:t>
      </w:r>
      <w:r w:rsidRPr="00746AB7">
        <w:rPr>
          <w:b/>
          <w:noProof/>
        </w:rPr>
        <w:t>7</w:t>
      </w:r>
      <w:r w:rsidRPr="00746AB7">
        <w:rPr>
          <w:noProof/>
        </w:rPr>
        <w:t>(3), 166-174.</w:t>
      </w:r>
    </w:p>
    <w:p w14:paraId="683D9F4A" w14:textId="77777777" w:rsidR="00746AB7" w:rsidRPr="00746AB7" w:rsidRDefault="00746AB7" w:rsidP="00746AB7">
      <w:pPr>
        <w:pStyle w:val="EndNoteBibliography"/>
        <w:spacing w:after="0"/>
        <w:ind w:left="720" w:hanging="720"/>
        <w:rPr>
          <w:noProof/>
        </w:rPr>
      </w:pPr>
      <w:r w:rsidRPr="00746AB7">
        <w:rPr>
          <w:noProof/>
        </w:rPr>
        <w:t xml:space="preserve">Wasner, M., Longaker, C., Fegg, M.J. &amp; Borasio, G.D. (2005) Effects of spiritual care training for palliative care professionals. </w:t>
      </w:r>
      <w:r w:rsidRPr="00746AB7">
        <w:rPr>
          <w:i/>
          <w:noProof/>
        </w:rPr>
        <w:t>Palliative Medicine,</w:t>
      </w:r>
      <w:r w:rsidRPr="00746AB7">
        <w:rPr>
          <w:noProof/>
        </w:rPr>
        <w:t xml:space="preserve"> </w:t>
      </w:r>
      <w:r w:rsidRPr="00746AB7">
        <w:rPr>
          <w:b/>
          <w:noProof/>
        </w:rPr>
        <w:t>19</w:t>
      </w:r>
      <w:r w:rsidRPr="00746AB7">
        <w:rPr>
          <w:noProof/>
        </w:rPr>
        <w:t>(2), 99-104.</w:t>
      </w:r>
    </w:p>
    <w:p w14:paraId="2DA8371B" w14:textId="77777777" w:rsidR="00746AB7" w:rsidRPr="00746AB7" w:rsidRDefault="00746AB7" w:rsidP="00746AB7">
      <w:pPr>
        <w:pStyle w:val="EndNoteBibliography"/>
        <w:spacing w:after="0"/>
        <w:ind w:left="720" w:hanging="720"/>
        <w:rPr>
          <w:noProof/>
        </w:rPr>
      </w:pPr>
      <w:r w:rsidRPr="00746AB7">
        <w:rPr>
          <w:noProof/>
        </w:rPr>
        <w:t xml:space="preserve">Watson, J. (2008) Nursing: The philosophy and science of caring. In </w:t>
      </w:r>
      <w:r w:rsidRPr="00746AB7">
        <w:rPr>
          <w:i/>
          <w:noProof/>
        </w:rPr>
        <w:t>Caring in Nursing Classics: An Essential Resource</w:t>
      </w:r>
      <w:r w:rsidRPr="00746AB7">
        <w:rPr>
          <w:noProof/>
        </w:rPr>
        <w:t>(Smith, M. C., Turkel, M. C. and Wolf, Z. R. eds.) Springer, pp. 243-264.</w:t>
      </w:r>
    </w:p>
    <w:p w14:paraId="1C0816E3" w14:textId="77777777" w:rsidR="00746AB7" w:rsidRPr="00746AB7" w:rsidRDefault="00746AB7" w:rsidP="00746AB7">
      <w:pPr>
        <w:pStyle w:val="EndNoteBibliography"/>
        <w:spacing w:after="0"/>
        <w:ind w:left="720" w:hanging="720"/>
        <w:rPr>
          <w:noProof/>
        </w:rPr>
      </w:pPr>
      <w:r w:rsidRPr="00746AB7">
        <w:rPr>
          <w:noProof/>
        </w:rPr>
        <w:t xml:space="preserve">Yeakel, S., Maljanian, R., Bohannon, R.W. &amp; Coulombe, K.H. (2003) Nurse caring behaviors and patient satisfaction: improvement after a multifaceted staff intervention. </w:t>
      </w:r>
      <w:r w:rsidRPr="00746AB7">
        <w:rPr>
          <w:i/>
          <w:noProof/>
        </w:rPr>
        <w:t>The Journal Of Nursing Administration,</w:t>
      </w:r>
      <w:r w:rsidRPr="00746AB7">
        <w:rPr>
          <w:noProof/>
        </w:rPr>
        <w:t xml:space="preserve"> </w:t>
      </w:r>
      <w:r w:rsidRPr="00746AB7">
        <w:rPr>
          <w:b/>
          <w:noProof/>
        </w:rPr>
        <w:t>33</w:t>
      </w:r>
      <w:r w:rsidRPr="00746AB7">
        <w:rPr>
          <w:noProof/>
        </w:rPr>
        <w:t>(9), 434-436.</w:t>
      </w:r>
    </w:p>
    <w:p w14:paraId="2D4893C3" w14:textId="77777777" w:rsidR="00746AB7" w:rsidRPr="00746AB7" w:rsidRDefault="00746AB7" w:rsidP="00746AB7">
      <w:pPr>
        <w:pStyle w:val="EndNoteBibliography"/>
        <w:ind w:left="720" w:hanging="720"/>
        <w:rPr>
          <w:noProof/>
        </w:rPr>
      </w:pPr>
      <w:r w:rsidRPr="00746AB7">
        <w:rPr>
          <w:noProof/>
        </w:rPr>
        <w:t xml:space="preserve">Youngson, R. (2011) Compassion in healthcare—the missing dimension of healthcare reform. In </w:t>
      </w:r>
      <w:r w:rsidRPr="00746AB7">
        <w:rPr>
          <w:i/>
          <w:noProof/>
        </w:rPr>
        <w:t>Caregiver stress and staff support in illness, dying, and bereavement</w:t>
      </w:r>
      <w:r w:rsidRPr="00746AB7">
        <w:rPr>
          <w:noProof/>
        </w:rPr>
        <w:t>(Renzenbrink, I. ed. Oxford University Press, Oxford, pp. 49-61.</w:t>
      </w:r>
    </w:p>
    <w:p w14:paraId="06E582A6" w14:textId="52E16E12" w:rsidR="00045021" w:rsidRPr="0039406B" w:rsidRDefault="00617BDD" w:rsidP="00746AB7">
      <w:r w:rsidRPr="0039406B">
        <w:fldChar w:fldCharType="end"/>
      </w:r>
    </w:p>
    <w:sectPr w:rsidR="00045021" w:rsidRPr="0039406B" w:rsidSect="000F092A">
      <w:footerReference w:type="even" r:id="rId9"/>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FF809D" w14:textId="77777777" w:rsidR="002E73AB" w:rsidRDefault="002E73AB" w:rsidP="00C7715E">
      <w:pPr>
        <w:spacing w:after="0" w:line="240" w:lineRule="auto"/>
      </w:pPr>
      <w:r>
        <w:separator/>
      </w:r>
    </w:p>
  </w:endnote>
  <w:endnote w:type="continuationSeparator" w:id="0">
    <w:p w14:paraId="0378BAC6" w14:textId="77777777" w:rsidR="002E73AB" w:rsidRDefault="002E73AB" w:rsidP="00C77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360A6" w14:textId="77777777" w:rsidR="00777732" w:rsidRDefault="00777732" w:rsidP="00C771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9F75BA" w14:textId="77777777" w:rsidR="00777732" w:rsidRDefault="00777732" w:rsidP="00C7715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DFDE10" w14:textId="77777777" w:rsidR="00777732" w:rsidRDefault="00777732" w:rsidP="009867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7976">
      <w:rPr>
        <w:rStyle w:val="PageNumber"/>
        <w:noProof/>
      </w:rPr>
      <w:t>4</w:t>
    </w:r>
    <w:r>
      <w:rPr>
        <w:rStyle w:val="PageNumber"/>
      </w:rPr>
      <w:fldChar w:fldCharType="end"/>
    </w:r>
  </w:p>
  <w:p w14:paraId="6756E3C7" w14:textId="77777777" w:rsidR="00777732" w:rsidRDefault="00777732" w:rsidP="00C7715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4BB4C7" w14:textId="77777777" w:rsidR="002E73AB" w:rsidRDefault="002E73AB" w:rsidP="00C7715E">
      <w:pPr>
        <w:spacing w:after="0" w:line="240" w:lineRule="auto"/>
      </w:pPr>
      <w:r>
        <w:separator/>
      </w:r>
    </w:p>
  </w:footnote>
  <w:footnote w:type="continuationSeparator" w:id="0">
    <w:p w14:paraId="545B747A" w14:textId="77777777" w:rsidR="002E73AB" w:rsidRDefault="002E73AB" w:rsidP="00C771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66472"/>
    <w:multiLevelType w:val="hybridMultilevel"/>
    <w:tmpl w:val="F81E3DE4"/>
    <w:lvl w:ilvl="0" w:tplc="867013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672C09"/>
    <w:multiLevelType w:val="multilevel"/>
    <w:tmpl w:val="C082E09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25BD7171"/>
    <w:multiLevelType w:val="hybridMultilevel"/>
    <w:tmpl w:val="BE1AA1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F631B4"/>
    <w:multiLevelType w:val="hybridMultilevel"/>
    <w:tmpl w:val="BBD8FFA0"/>
    <w:lvl w:ilvl="0" w:tplc="A74448D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FF7C70"/>
    <w:multiLevelType w:val="hybridMultilevel"/>
    <w:tmpl w:val="751C1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7C6E48"/>
    <w:multiLevelType w:val="hybridMultilevel"/>
    <w:tmpl w:val="F3780566"/>
    <w:lvl w:ilvl="0" w:tplc="48705E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3A0FAA"/>
    <w:multiLevelType w:val="hybridMultilevel"/>
    <w:tmpl w:val="65D8A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874B80"/>
    <w:multiLevelType w:val="hybridMultilevel"/>
    <w:tmpl w:val="69E25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78771E"/>
    <w:multiLevelType w:val="hybridMultilevel"/>
    <w:tmpl w:val="2CAE5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037045"/>
    <w:multiLevelType w:val="hybridMultilevel"/>
    <w:tmpl w:val="C694D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CF4B2D"/>
    <w:multiLevelType w:val="hybridMultilevel"/>
    <w:tmpl w:val="6B389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E16C01"/>
    <w:multiLevelType w:val="multilevel"/>
    <w:tmpl w:val="6834F970"/>
    <w:lvl w:ilvl="0">
      <w:start w:val="2"/>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DF85EFB"/>
    <w:multiLevelType w:val="hybridMultilevel"/>
    <w:tmpl w:val="07407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8"/>
  </w:num>
  <w:num w:numId="4">
    <w:abstractNumId w:val="1"/>
  </w:num>
  <w:num w:numId="5">
    <w:abstractNumId w:val="11"/>
  </w:num>
  <w:num w:numId="6">
    <w:abstractNumId w:val="7"/>
  </w:num>
  <w:num w:numId="7">
    <w:abstractNumId w:val="0"/>
  </w:num>
  <w:num w:numId="8">
    <w:abstractNumId w:val="2"/>
  </w:num>
  <w:num w:numId="9">
    <w:abstractNumId w:val="10"/>
  </w:num>
  <w:num w:numId="10">
    <w:abstractNumId w:val="9"/>
  </w:num>
  <w:num w:numId="11">
    <w:abstractNumId w:val="6"/>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it-IT"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ML" w:vendorID="64" w:dllVersion="131078" w:nlCheck="1" w:checkStyle="1"/>
  <w:activeWritingStyle w:appName="MSWord" w:lang="fr-FR"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dvanced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34A0E"/>
    <w:rsid w:val="00003F2B"/>
    <w:rsid w:val="0000755F"/>
    <w:rsid w:val="000225AD"/>
    <w:rsid w:val="00025BE8"/>
    <w:rsid w:val="000260B4"/>
    <w:rsid w:val="00045021"/>
    <w:rsid w:val="00045A38"/>
    <w:rsid w:val="00050B39"/>
    <w:rsid w:val="00053C6D"/>
    <w:rsid w:val="000546A2"/>
    <w:rsid w:val="000737F0"/>
    <w:rsid w:val="0009246D"/>
    <w:rsid w:val="0009732A"/>
    <w:rsid w:val="000A4DEC"/>
    <w:rsid w:val="000A5D9D"/>
    <w:rsid w:val="000B0FD2"/>
    <w:rsid w:val="000B3A36"/>
    <w:rsid w:val="000C2A45"/>
    <w:rsid w:val="000F092A"/>
    <w:rsid w:val="000F5A5F"/>
    <w:rsid w:val="001073AC"/>
    <w:rsid w:val="00110169"/>
    <w:rsid w:val="00113BBE"/>
    <w:rsid w:val="0011447B"/>
    <w:rsid w:val="0011595C"/>
    <w:rsid w:val="00154821"/>
    <w:rsid w:val="00157527"/>
    <w:rsid w:val="00160E4B"/>
    <w:rsid w:val="00167C62"/>
    <w:rsid w:val="00167CB6"/>
    <w:rsid w:val="0017340B"/>
    <w:rsid w:val="00176AAF"/>
    <w:rsid w:val="00180DA7"/>
    <w:rsid w:val="00193DA9"/>
    <w:rsid w:val="00197B2E"/>
    <w:rsid w:val="001A1854"/>
    <w:rsid w:val="001A344D"/>
    <w:rsid w:val="001B25B0"/>
    <w:rsid w:val="001C069F"/>
    <w:rsid w:val="001E7D6A"/>
    <w:rsid w:val="001F1F54"/>
    <w:rsid w:val="002007F6"/>
    <w:rsid w:val="00201CB4"/>
    <w:rsid w:val="002068E0"/>
    <w:rsid w:val="0022044B"/>
    <w:rsid w:val="00222ABD"/>
    <w:rsid w:val="00225A53"/>
    <w:rsid w:val="00225D11"/>
    <w:rsid w:val="00231E0C"/>
    <w:rsid w:val="00251C7C"/>
    <w:rsid w:val="00254F42"/>
    <w:rsid w:val="002552B1"/>
    <w:rsid w:val="0026759D"/>
    <w:rsid w:val="00270052"/>
    <w:rsid w:val="00280575"/>
    <w:rsid w:val="0029084B"/>
    <w:rsid w:val="0029706E"/>
    <w:rsid w:val="002975CB"/>
    <w:rsid w:val="002A75FE"/>
    <w:rsid w:val="002B2302"/>
    <w:rsid w:val="002C1B0F"/>
    <w:rsid w:val="002C2024"/>
    <w:rsid w:val="002D387C"/>
    <w:rsid w:val="002E73AB"/>
    <w:rsid w:val="002E791E"/>
    <w:rsid w:val="002F0EA9"/>
    <w:rsid w:val="002F14FD"/>
    <w:rsid w:val="002F1CA3"/>
    <w:rsid w:val="002F6C9B"/>
    <w:rsid w:val="00300E44"/>
    <w:rsid w:val="003231FD"/>
    <w:rsid w:val="00331951"/>
    <w:rsid w:val="003436BC"/>
    <w:rsid w:val="00345A70"/>
    <w:rsid w:val="00354443"/>
    <w:rsid w:val="00362BAC"/>
    <w:rsid w:val="00363E0B"/>
    <w:rsid w:val="00365A3E"/>
    <w:rsid w:val="00372F71"/>
    <w:rsid w:val="00380A69"/>
    <w:rsid w:val="003925BF"/>
    <w:rsid w:val="0039406B"/>
    <w:rsid w:val="003A146B"/>
    <w:rsid w:val="003A2CC1"/>
    <w:rsid w:val="003A5CC6"/>
    <w:rsid w:val="003A7D58"/>
    <w:rsid w:val="003B7581"/>
    <w:rsid w:val="003C25EA"/>
    <w:rsid w:val="003D2B15"/>
    <w:rsid w:val="003D4576"/>
    <w:rsid w:val="003D4C2A"/>
    <w:rsid w:val="004026BE"/>
    <w:rsid w:val="004028F1"/>
    <w:rsid w:val="00406DD6"/>
    <w:rsid w:val="00407E9A"/>
    <w:rsid w:val="0042241C"/>
    <w:rsid w:val="00422786"/>
    <w:rsid w:val="00425572"/>
    <w:rsid w:val="004313E7"/>
    <w:rsid w:val="004403F1"/>
    <w:rsid w:val="00445E76"/>
    <w:rsid w:val="00453189"/>
    <w:rsid w:val="0047084B"/>
    <w:rsid w:val="00474137"/>
    <w:rsid w:val="00476313"/>
    <w:rsid w:val="00477557"/>
    <w:rsid w:val="0048337C"/>
    <w:rsid w:val="0048736C"/>
    <w:rsid w:val="00493E08"/>
    <w:rsid w:val="0049690B"/>
    <w:rsid w:val="004A6447"/>
    <w:rsid w:val="004B2CF7"/>
    <w:rsid w:val="004B463E"/>
    <w:rsid w:val="004B482A"/>
    <w:rsid w:val="004B6E69"/>
    <w:rsid w:val="004D3E5B"/>
    <w:rsid w:val="004D729A"/>
    <w:rsid w:val="004E47C9"/>
    <w:rsid w:val="004F3FB8"/>
    <w:rsid w:val="00503BCE"/>
    <w:rsid w:val="00507C1E"/>
    <w:rsid w:val="00513F97"/>
    <w:rsid w:val="0052294D"/>
    <w:rsid w:val="0052308A"/>
    <w:rsid w:val="00524BCD"/>
    <w:rsid w:val="005323AF"/>
    <w:rsid w:val="00535386"/>
    <w:rsid w:val="00542CBC"/>
    <w:rsid w:val="005453FC"/>
    <w:rsid w:val="00546D3A"/>
    <w:rsid w:val="00551A61"/>
    <w:rsid w:val="00560BC3"/>
    <w:rsid w:val="0057008B"/>
    <w:rsid w:val="00571507"/>
    <w:rsid w:val="00574E7D"/>
    <w:rsid w:val="00575B6E"/>
    <w:rsid w:val="00582CB0"/>
    <w:rsid w:val="00584E08"/>
    <w:rsid w:val="00585EF1"/>
    <w:rsid w:val="005A021A"/>
    <w:rsid w:val="005A3D3E"/>
    <w:rsid w:val="005A51BA"/>
    <w:rsid w:val="005A6DFC"/>
    <w:rsid w:val="005B3D41"/>
    <w:rsid w:val="005C6256"/>
    <w:rsid w:val="005D2BB8"/>
    <w:rsid w:val="005D393C"/>
    <w:rsid w:val="005E4E6B"/>
    <w:rsid w:val="00602AD0"/>
    <w:rsid w:val="00603390"/>
    <w:rsid w:val="00605F5A"/>
    <w:rsid w:val="00617391"/>
    <w:rsid w:val="00617BDD"/>
    <w:rsid w:val="006232F4"/>
    <w:rsid w:val="00624C86"/>
    <w:rsid w:val="00643904"/>
    <w:rsid w:val="00651927"/>
    <w:rsid w:val="00654C59"/>
    <w:rsid w:val="00664906"/>
    <w:rsid w:val="0066539A"/>
    <w:rsid w:val="00665845"/>
    <w:rsid w:val="006727FE"/>
    <w:rsid w:val="00672BC8"/>
    <w:rsid w:val="00672F9C"/>
    <w:rsid w:val="00674C0F"/>
    <w:rsid w:val="0067731D"/>
    <w:rsid w:val="00677A18"/>
    <w:rsid w:val="00685308"/>
    <w:rsid w:val="0069096A"/>
    <w:rsid w:val="00697A3D"/>
    <w:rsid w:val="006A014C"/>
    <w:rsid w:val="006A46AE"/>
    <w:rsid w:val="006A6C7B"/>
    <w:rsid w:val="006B40B9"/>
    <w:rsid w:val="006D1369"/>
    <w:rsid w:val="006D16D2"/>
    <w:rsid w:val="006E2445"/>
    <w:rsid w:val="006F2A36"/>
    <w:rsid w:val="006F2FED"/>
    <w:rsid w:val="00700670"/>
    <w:rsid w:val="00705AD4"/>
    <w:rsid w:val="007208D7"/>
    <w:rsid w:val="007213E6"/>
    <w:rsid w:val="00733092"/>
    <w:rsid w:val="00737DE3"/>
    <w:rsid w:val="00745C0B"/>
    <w:rsid w:val="00746AB7"/>
    <w:rsid w:val="00751F5E"/>
    <w:rsid w:val="00753666"/>
    <w:rsid w:val="0075404F"/>
    <w:rsid w:val="00761551"/>
    <w:rsid w:val="0076376C"/>
    <w:rsid w:val="00777732"/>
    <w:rsid w:val="00783244"/>
    <w:rsid w:val="007A3638"/>
    <w:rsid w:val="007B4F62"/>
    <w:rsid w:val="007C1505"/>
    <w:rsid w:val="007D2C96"/>
    <w:rsid w:val="007D6A84"/>
    <w:rsid w:val="007E0A3A"/>
    <w:rsid w:val="007E3927"/>
    <w:rsid w:val="007F0C79"/>
    <w:rsid w:val="007F24BE"/>
    <w:rsid w:val="007F3C06"/>
    <w:rsid w:val="007F5691"/>
    <w:rsid w:val="008011D1"/>
    <w:rsid w:val="0080418D"/>
    <w:rsid w:val="00804CB6"/>
    <w:rsid w:val="008215DE"/>
    <w:rsid w:val="008436A6"/>
    <w:rsid w:val="00847AEC"/>
    <w:rsid w:val="008517A1"/>
    <w:rsid w:val="00852591"/>
    <w:rsid w:val="00856F95"/>
    <w:rsid w:val="0086434A"/>
    <w:rsid w:val="008717FF"/>
    <w:rsid w:val="00871F2E"/>
    <w:rsid w:val="008762D4"/>
    <w:rsid w:val="00885675"/>
    <w:rsid w:val="00887FEC"/>
    <w:rsid w:val="00890DCC"/>
    <w:rsid w:val="00895896"/>
    <w:rsid w:val="008A0C0D"/>
    <w:rsid w:val="008A244C"/>
    <w:rsid w:val="008B44B2"/>
    <w:rsid w:val="008D06E6"/>
    <w:rsid w:val="008D5CE6"/>
    <w:rsid w:val="008D7444"/>
    <w:rsid w:val="008F40DB"/>
    <w:rsid w:val="009013E0"/>
    <w:rsid w:val="00913621"/>
    <w:rsid w:val="009137EB"/>
    <w:rsid w:val="00915ACD"/>
    <w:rsid w:val="00922717"/>
    <w:rsid w:val="00922A33"/>
    <w:rsid w:val="00924AF3"/>
    <w:rsid w:val="00925D4E"/>
    <w:rsid w:val="0093433F"/>
    <w:rsid w:val="00935619"/>
    <w:rsid w:val="00936B76"/>
    <w:rsid w:val="00942D96"/>
    <w:rsid w:val="0094366D"/>
    <w:rsid w:val="00946187"/>
    <w:rsid w:val="00947AD3"/>
    <w:rsid w:val="0095703F"/>
    <w:rsid w:val="00960B00"/>
    <w:rsid w:val="00960FA8"/>
    <w:rsid w:val="00965A54"/>
    <w:rsid w:val="00965BC9"/>
    <w:rsid w:val="00967A11"/>
    <w:rsid w:val="00982E79"/>
    <w:rsid w:val="00984E84"/>
    <w:rsid w:val="0098679D"/>
    <w:rsid w:val="00987DA3"/>
    <w:rsid w:val="0099123D"/>
    <w:rsid w:val="00997F23"/>
    <w:rsid w:val="009A35AB"/>
    <w:rsid w:val="009A7933"/>
    <w:rsid w:val="009A7BBA"/>
    <w:rsid w:val="009B461F"/>
    <w:rsid w:val="009B49F6"/>
    <w:rsid w:val="009C1C39"/>
    <w:rsid w:val="009C32B1"/>
    <w:rsid w:val="009C6FB3"/>
    <w:rsid w:val="009C7337"/>
    <w:rsid w:val="009D2C3D"/>
    <w:rsid w:val="009D3362"/>
    <w:rsid w:val="009D780D"/>
    <w:rsid w:val="009E2D24"/>
    <w:rsid w:val="009E3185"/>
    <w:rsid w:val="009E7BDB"/>
    <w:rsid w:val="009F1226"/>
    <w:rsid w:val="00A00EDF"/>
    <w:rsid w:val="00A216EF"/>
    <w:rsid w:val="00A3243D"/>
    <w:rsid w:val="00A40D24"/>
    <w:rsid w:val="00A47012"/>
    <w:rsid w:val="00A50297"/>
    <w:rsid w:val="00A53B58"/>
    <w:rsid w:val="00A577AB"/>
    <w:rsid w:val="00A81BEA"/>
    <w:rsid w:val="00A82A29"/>
    <w:rsid w:val="00A969C8"/>
    <w:rsid w:val="00AA0CB8"/>
    <w:rsid w:val="00AA61F1"/>
    <w:rsid w:val="00AB1787"/>
    <w:rsid w:val="00AB592C"/>
    <w:rsid w:val="00AC4B7A"/>
    <w:rsid w:val="00AE3A22"/>
    <w:rsid w:val="00AE3ABD"/>
    <w:rsid w:val="00AE6C59"/>
    <w:rsid w:val="00AF283D"/>
    <w:rsid w:val="00B10893"/>
    <w:rsid w:val="00B24499"/>
    <w:rsid w:val="00B404F1"/>
    <w:rsid w:val="00B40960"/>
    <w:rsid w:val="00B41769"/>
    <w:rsid w:val="00B46FC4"/>
    <w:rsid w:val="00B60197"/>
    <w:rsid w:val="00B62B71"/>
    <w:rsid w:val="00B6681D"/>
    <w:rsid w:val="00B7445D"/>
    <w:rsid w:val="00B7727E"/>
    <w:rsid w:val="00B77976"/>
    <w:rsid w:val="00B77E78"/>
    <w:rsid w:val="00B813E9"/>
    <w:rsid w:val="00B947CA"/>
    <w:rsid w:val="00BA171E"/>
    <w:rsid w:val="00BA5338"/>
    <w:rsid w:val="00BB19AD"/>
    <w:rsid w:val="00BB26EA"/>
    <w:rsid w:val="00BB6596"/>
    <w:rsid w:val="00BC7A17"/>
    <w:rsid w:val="00BD439A"/>
    <w:rsid w:val="00BD5BBC"/>
    <w:rsid w:val="00BE1FAC"/>
    <w:rsid w:val="00BF42BB"/>
    <w:rsid w:val="00C00167"/>
    <w:rsid w:val="00C022E4"/>
    <w:rsid w:val="00C07557"/>
    <w:rsid w:val="00C223BF"/>
    <w:rsid w:val="00C22887"/>
    <w:rsid w:val="00C2328C"/>
    <w:rsid w:val="00C345AE"/>
    <w:rsid w:val="00C3539D"/>
    <w:rsid w:val="00C45A79"/>
    <w:rsid w:val="00C546AF"/>
    <w:rsid w:val="00C5671E"/>
    <w:rsid w:val="00C61A67"/>
    <w:rsid w:val="00C62734"/>
    <w:rsid w:val="00C6362B"/>
    <w:rsid w:val="00C63A21"/>
    <w:rsid w:val="00C71B72"/>
    <w:rsid w:val="00C767BA"/>
    <w:rsid w:val="00C7715E"/>
    <w:rsid w:val="00CB1FCF"/>
    <w:rsid w:val="00CB2CE3"/>
    <w:rsid w:val="00CC03E7"/>
    <w:rsid w:val="00CC0CC8"/>
    <w:rsid w:val="00CC67F2"/>
    <w:rsid w:val="00CD09A8"/>
    <w:rsid w:val="00CD5403"/>
    <w:rsid w:val="00CE43A8"/>
    <w:rsid w:val="00CE53E1"/>
    <w:rsid w:val="00CF05D8"/>
    <w:rsid w:val="00CF0C1B"/>
    <w:rsid w:val="00CF61D2"/>
    <w:rsid w:val="00CF6241"/>
    <w:rsid w:val="00D04592"/>
    <w:rsid w:val="00D121CA"/>
    <w:rsid w:val="00D15C73"/>
    <w:rsid w:val="00D1667D"/>
    <w:rsid w:val="00D2315C"/>
    <w:rsid w:val="00D26688"/>
    <w:rsid w:val="00D3164E"/>
    <w:rsid w:val="00D33F77"/>
    <w:rsid w:val="00D3477E"/>
    <w:rsid w:val="00D36E30"/>
    <w:rsid w:val="00D370FF"/>
    <w:rsid w:val="00D43388"/>
    <w:rsid w:val="00D501D4"/>
    <w:rsid w:val="00D5654A"/>
    <w:rsid w:val="00D744B0"/>
    <w:rsid w:val="00D7453B"/>
    <w:rsid w:val="00D84D8C"/>
    <w:rsid w:val="00DA371D"/>
    <w:rsid w:val="00DA55EB"/>
    <w:rsid w:val="00DC5CF3"/>
    <w:rsid w:val="00DC67C0"/>
    <w:rsid w:val="00DD4C85"/>
    <w:rsid w:val="00DD548D"/>
    <w:rsid w:val="00DF1E17"/>
    <w:rsid w:val="00E02BB8"/>
    <w:rsid w:val="00E1019D"/>
    <w:rsid w:val="00E15A74"/>
    <w:rsid w:val="00E20ED0"/>
    <w:rsid w:val="00E23F57"/>
    <w:rsid w:val="00E34A0E"/>
    <w:rsid w:val="00E360E0"/>
    <w:rsid w:val="00E40AFA"/>
    <w:rsid w:val="00E436F7"/>
    <w:rsid w:val="00E508AC"/>
    <w:rsid w:val="00E61FFF"/>
    <w:rsid w:val="00E62022"/>
    <w:rsid w:val="00E63D4D"/>
    <w:rsid w:val="00E70805"/>
    <w:rsid w:val="00E74680"/>
    <w:rsid w:val="00E81D7E"/>
    <w:rsid w:val="00E83795"/>
    <w:rsid w:val="00E85E87"/>
    <w:rsid w:val="00E96C68"/>
    <w:rsid w:val="00E96F45"/>
    <w:rsid w:val="00E975C6"/>
    <w:rsid w:val="00EA055E"/>
    <w:rsid w:val="00EA1669"/>
    <w:rsid w:val="00EB22AE"/>
    <w:rsid w:val="00EB70E6"/>
    <w:rsid w:val="00EC37F1"/>
    <w:rsid w:val="00EC5099"/>
    <w:rsid w:val="00EC686D"/>
    <w:rsid w:val="00EC6E21"/>
    <w:rsid w:val="00EC6F06"/>
    <w:rsid w:val="00ED74FD"/>
    <w:rsid w:val="00EE19D0"/>
    <w:rsid w:val="00EE4DC6"/>
    <w:rsid w:val="00EF1586"/>
    <w:rsid w:val="00EF53D7"/>
    <w:rsid w:val="00EF5CE8"/>
    <w:rsid w:val="00EF7AA9"/>
    <w:rsid w:val="00F0779C"/>
    <w:rsid w:val="00F13D85"/>
    <w:rsid w:val="00F14DEB"/>
    <w:rsid w:val="00F20530"/>
    <w:rsid w:val="00F52DE6"/>
    <w:rsid w:val="00F6430C"/>
    <w:rsid w:val="00F7304C"/>
    <w:rsid w:val="00F85F35"/>
    <w:rsid w:val="00F940EA"/>
    <w:rsid w:val="00FB7546"/>
    <w:rsid w:val="00FC094E"/>
    <w:rsid w:val="00FD269E"/>
    <w:rsid w:val="00FE6CF3"/>
    <w:rsid w:val="00FE6D14"/>
    <w:rsid w:val="00FE701A"/>
    <w:rsid w:val="00FF2497"/>
    <w:rsid w:val="00FF3FA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56F4E2"/>
  <w15:docId w15:val="{9D24DDDA-2C4B-487A-B95A-D36C607AF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3A22"/>
    <w:pPr>
      <w:keepNext/>
      <w:keepLines/>
      <w:spacing w:before="480" w:after="0" w:line="360" w:lineRule="auto"/>
      <w:outlineLvl w:val="0"/>
    </w:pPr>
    <w:rPr>
      <w:rFonts w:asciiTheme="majorBidi" w:eastAsiaTheme="majorEastAsia" w:hAnsiTheme="majorBid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A61F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3A22"/>
    <w:rPr>
      <w:rFonts w:asciiTheme="majorBidi" w:eastAsiaTheme="majorEastAsia" w:hAnsiTheme="majorBid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A61F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A61F1"/>
    <w:pPr>
      <w:ind w:left="720"/>
      <w:contextualSpacing/>
    </w:pPr>
  </w:style>
  <w:style w:type="character" w:styleId="Hyperlink">
    <w:name w:val="Hyperlink"/>
    <w:basedOn w:val="DefaultParagraphFont"/>
    <w:uiPriority w:val="99"/>
    <w:unhideWhenUsed/>
    <w:rsid w:val="009F1226"/>
    <w:rPr>
      <w:color w:val="0000FF" w:themeColor="hyperlink"/>
      <w:u w:val="single"/>
    </w:rPr>
  </w:style>
  <w:style w:type="character" w:styleId="CommentReference">
    <w:name w:val="annotation reference"/>
    <w:basedOn w:val="DefaultParagraphFont"/>
    <w:uiPriority w:val="99"/>
    <w:semiHidden/>
    <w:unhideWhenUsed/>
    <w:rsid w:val="009F1226"/>
    <w:rPr>
      <w:sz w:val="16"/>
      <w:szCs w:val="16"/>
    </w:rPr>
  </w:style>
  <w:style w:type="paragraph" w:styleId="CommentText">
    <w:name w:val="annotation text"/>
    <w:basedOn w:val="Normal"/>
    <w:link w:val="CommentTextChar"/>
    <w:uiPriority w:val="99"/>
    <w:unhideWhenUsed/>
    <w:rsid w:val="009F1226"/>
    <w:pPr>
      <w:spacing w:line="240" w:lineRule="auto"/>
    </w:pPr>
    <w:rPr>
      <w:sz w:val="20"/>
      <w:szCs w:val="20"/>
    </w:rPr>
  </w:style>
  <w:style w:type="character" w:customStyle="1" w:styleId="CommentTextChar">
    <w:name w:val="Comment Text Char"/>
    <w:basedOn w:val="DefaultParagraphFont"/>
    <w:link w:val="CommentText"/>
    <w:uiPriority w:val="99"/>
    <w:rsid w:val="009F1226"/>
    <w:rPr>
      <w:sz w:val="20"/>
      <w:szCs w:val="20"/>
    </w:rPr>
  </w:style>
  <w:style w:type="paragraph" w:styleId="BalloonText">
    <w:name w:val="Balloon Text"/>
    <w:basedOn w:val="Normal"/>
    <w:link w:val="BalloonTextChar"/>
    <w:uiPriority w:val="99"/>
    <w:semiHidden/>
    <w:unhideWhenUsed/>
    <w:rsid w:val="009F122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122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C67F2"/>
    <w:rPr>
      <w:b/>
      <w:bCs/>
    </w:rPr>
  </w:style>
  <w:style w:type="character" w:customStyle="1" w:styleId="CommentSubjectChar">
    <w:name w:val="Comment Subject Char"/>
    <w:basedOn w:val="CommentTextChar"/>
    <w:link w:val="CommentSubject"/>
    <w:uiPriority w:val="99"/>
    <w:semiHidden/>
    <w:rsid w:val="00CC67F2"/>
    <w:rPr>
      <w:b/>
      <w:bCs/>
      <w:sz w:val="20"/>
      <w:szCs w:val="20"/>
    </w:rPr>
  </w:style>
  <w:style w:type="paragraph" w:styleId="Header">
    <w:name w:val="header"/>
    <w:basedOn w:val="Normal"/>
    <w:link w:val="HeaderChar"/>
    <w:uiPriority w:val="99"/>
    <w:unhideWhenUsed/>
    <w:rsid w:val="00C7715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715E"/>
  </w:style>
  <w:style w:type="paragraph" w:styleId="Footer">
    <w:name w:val="footer"/>
    <w:basedOn w:val="Normal"/>
    <w:link w:val="FooterChar"/>
    <w:uiPriority w:val="99"/>
    <w:unhideWhenUsed/>
    <w:rsid w:val="00C7715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715E"/>
  </w:style>
  <w:style w:type="character" w:styleId="PageNumber">
    <w:name w:val="page number"/>
    <w:basedOn w:val="DefaultParagraphFont"/>
    <w:uiPriority w:val="99"/>
    <w:semiHidden/>
    <w:unhideWhenUsed/>
    <w:rsid w:val="00C7715E"/>
  </w:style>
  <w:style w:type="paragraph" w:customStyle="1" w:styleId="EndNoteBibliographyTitle">
    <w:name w:val="EndNote Bibliography Title"/>
    <w:basedOn w:val="Normal"/>
    <w:rsid w:val="00617BDD"/>
    <w:pPr>
      <w:spacing w:after="0"/>
      <w:jc w:val="center"/>
    </w:pPr>
    <w:rPr>
      <w:rFonts w:ascii="Calibri" w:hAnsi="Calibri"/>
    </w:rPr>
  </w:style>
  <w:style w:type="paragraph" w:customStyle="1" w:styleId="EndNoteBibliography">
    <w:name w:val="EndNote Bibliography"/>
    <w:basedOn w:val="Normal"/>
    <w:link w:val="EndNoteBibliographyChar"/>
    <w:rsid w:val="00617BDD"/>
    <w:pPr>
      <w:spacing w:line="240" w:lineRule="auto"/>
    </w:pPr>
    <w:rPr>
      <w:rFonts w:ascii="Calibri" w:hAnsi="Calibri"/>
    </w:rPr>
  </w:style>
  <w:style w:type="character" w:customStyle="1" w:styleId="EndNoteBibliographyChar">
    <w:name w:val="EndNote Bibliography Char"/>
    <w:basedOn w:val="DefaultParagraphFont"/>
    <w:link w:val="EndNoteBibliography"/>
    <w:rsid w:val="006E2445"/>
    <w:rPr>
      <w:rFonts w:ascii="Calibri" w:hAnsi="Calibri"/>
    </w:rPr>
  </w:style>
  <w:style w:type="table" w:styleId="MediumGrid2-Accent1">
    <w:name w:val="Medium Grid 2 Accent 1"/>
    <w:basedOn w:val="TableNormal"/>
    <w:uiPriority w:val="68"/>
    <w:semiHidden/>
    <w:unhideWhenUsed/>
    <w:rsid w:val="0015752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7B4F62"/>
    <w:rPr>
      <w:color w:val="800080" w:themeColor="followedHyperlink"/>
      <w:u w:val="single"/>
    </w:rPr>
  </w:style>
  <w:style w:type="table" w:styleId="TableGrid">
    <w:name w:val="Table Grid"/>
    <w:basedOn w:val="TableNormal"/>
    <w:uiPriority w:val="59"/>
    <w:rsid w:val="00345A70"/>
    <w:pPr>
      <w:spacing w:after="0" w:line="240" w:lineRule="auto"/>
    </w:pPr>
    <w:rPr>
      <w:rFonts w:eastAsiaTheme="minorHAnsi"/>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45A70"/>
    <w:rPr>
      <w:rFonts w:ascii="Calibri" w:eastAsia="Calibri" w:hAnsi="Calibri" w:cs="Times New Roman"/>
      <w:sz w:val="20"/>
      <w:szCs w:val="20"/>
      <w:lang w:val="sv-SE" w:eastAsia="en-US"/>
    </w:rPr>
  </w:style>
  <w:style w:type="character" w:customStyle="1" w:styleId="FootnoteTextChar">
    <w:name w:val="Footnote Text Char"/>
    <w:basedOn w:val="DefaultParagraphFont"/>
    <w:link w:val="FootnoteText"/>
    <w:uiPriority w:val="99"/>
    <w:semiHidden/>
    <w:rsid w:val="00345A70"/>
    <w:rPr>
      <w:rFonts w:ascii="Calibri" w:eastAsia="Calibri" w:hAnsi="Calibri" w:cs="Times New Roman"/>
      <w:sz w:val="20"/>
      <w:szCs w:val="20"/>
      <w:lang w:val="sv-SE" w:eastAsia="en-US"/>
    </w:rPr>
  </w:style>
  <w:style w:type="character" w:styleId="FootnoteReference">
    <w:name w:val="footnote reference"/>
    <w:uiPriority w:val="99"/>
    <w:semiHidden/>
    <w:unhideWhenUsed/>
    <w:rsid w:val="00345A70"/>
    <w:rPr>
      <w:vertAlign w:val="superscript"/>
    </w:rPr>
  </w:style>
  <w:style w:type="character" w:customStyle="1" w:styleId="apple-converted-space">
    <w:name w:val="apple-converted-space"/>
    <w:basedOn w:val="DefaultParagraphFont"/>
    <w:rsid w:val="001E7D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281510">
      <w:bodyDiv w:val="1"/>
      <w:marLeft w:val="0"/>
      <w:marRight w:val="0"/>
      <w:marTop w:val="0"/>
      <w:marBottom w:val="0"/>
      <w:divBdr>
        <w:top w:val="none" w:sz="0" w:space="0" w:color="auto"/>
        <w:left w:val="none" w:sz="0" w:space="0" w:color="auto"/>
        <w:bottom w:val="none" w:sz="0" w:space="0" w:color="auto"/>
        <w:right w:val="none" w:sz="0" w:space="0" w:color="auto"/>
      </w:divBdr>
    </w:div>
    <w:div w:id="585305896">
      <w:bodyDiv w:val="1"/>
      <w:marLeft w:val="0"/>
      <w:marRight w:val="0"/>
      <w:marTop w:val="0"/>
      <w:marBottom w:val="0"/>
      <w:divBdr>
        <w:top w:val="none" w:sz="0" w:space="0" w:color="auto"/>
        <w:left w:val="none" w:sz="0" w:space="0" w:color="auto"/>
        <w:bottom w:val="none" w:sz="0" w:space="0" w:color="auto"/>
        <w:right w:val="none" w:sz="0" w:space="0" w:color="auto"/>
      </w:divBdr>
    </w:div>
    <w:div w:id="1645282246">
      <w:bodyDiv w:val="1"/>
      <w:marLeft w:val="0"/>
      <w:marRight w:val="0"/>
      <w:marTop w:val="0"/>
      <w:marBottom w:val="0"/>
      <w:divBdr>
        <w:top w:val="none" w:sz="0" w:space="0" w:color="auto"/>
        <w:left w:val="none" w:sz="0" w:space="0" w:color="auto"/>
        <w:bottom w:val="none" w:sz="0" w:space="0" w:color="auto"/>
        <w:right w:val="none" w:sz="0" w:space="0" w:color="auto"/>
      </w:divBdr>
    </w:div>
    <w:div w:id="1679111944">
      <w:bodyDiv w:val="1"/>
      <w:marLeft w:val="0"/>
      <w:marRight w:val="0"/>
      <w:marTop w:val="0"/>
      <w:marBottom w:val="0"/>
      <w:divBdr>
        <w:top w:val="none" w:sz="0" w:space="0" w:color="auto"/>
        <w:left w:val="none" w:sz="0" w:space="0" w:color="auto"/>
        <w:bottom w:val="none" w:sz="0" w:space="0" w:color="auto"/>
        <w:right w:val="none" w:sz="0" w:space="0" w:color="auto"/>
      </w:divBdr>
    </w:div>
    <w:div w:id="1803495733">
      <w:bodyDiv w:val="1"/>
      <w:marLeft w:val="0"/>
      <w:marRight w:val="0"/>
      <w:marTop w:val="0"/>
      <w:marBottom w:val="0"/>
      <w:divBdr>
        <w:top w:val="none" w:sz="0" w:space="0" w:color="auto"/>
        <w:left w:val="none" w:sz="0" w:space="0" w:color="auto"/>
        <w:bottom w:val="none" w:sz="0" w:space="0" w:color="auto"/>
        <w:right w:val="none" w:sz="0" w:space="0" w:color="auto"/>
      </w:divBdr>
    </w:div>
    <w:div w:id="1847674241">
      <w:bodyDiv w:val="1"/>
      <w:marLeft w:val="0"/>
      <w:marRight w:val="0"/>
      <w:marTop w:val="0"/>
      <w:marBottom w:val="0"/>
      <w:divBdr>
        <w:top w:val="none" w:sz="0" w:space="0" w:color="auto"/>
        <w:left w:val="none" w:sz="0" w:space="0" w:color="auto"/>
        <w:bottom w:val="none" w:sz="0" w:space="0" w:color="auto"/>
        <w:right w:val="none" w:sz="0" w:space="0" w:color="auto"/>
      </w:divBdr>
    </w:div>
    <w:div w:id="1851870800">
      <w:bodyDiv w:val="1"/>
      <w:marLeft w:val="0"/>
      <w:marRight w:val="0"/>
      <w:marTop w:val="0"/>
      <w:marBottom w:val="0"/>
      <w:divBdr>
        <w:top w:val="none" w:sz="0" w:space="0" w:color="auto"/>
        <w:left w:val="none" w:sz="0" w:space="0" w:color="auto"/>
        <w:bottom w:val="none" w:sz="0" w:space="0" w:color="auto"/>
        <w:right w:val="none" w:sz="0" w:space="0" w:color="auto"/>
      </w:divBdr>
    </w:div>
    <w:div w:id="1994870087">
      <w:bodyDiv w:val="1"/>
      <w:marLeft w:val="0"/>
      <w:marRight w:val="0"/>
      <w:marTop w:val="0"/>
      <w:marBottom w:val="0"/>
      <w:divBdr>
        <w:top w:val="none" w:sz="0" w:space="0" w:color="auto"/>
        <w:left w:val="none" w:sz="0" w:space="0" w:color="auto"/>
        <w:bottom w:val="none" w:sz="0" w:space="0" w:color="auto"/>
        <w:right w:val="none" w:sz="0" w:space="0" w:color="auto"/>
      </w:divBdr>
    </w:div>
    <w:div w:id="2041854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il.oru.se/owa/redir.aspx?C=e14db3285dc54ef5a009ad243a1f9312&amp;URL=mailto%3akarin.blomberg%40oru.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33431-3F8E-484D-B202-BF8773320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574</Words>
  <Characters>65975</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7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omberg K.</dc:creator>
  <cp:lastModifiedBy>Griffiths P. (Health Sciences)</cp:lastModifiedBy>
  <cp:revision>2</cp:revision>
  <cp:lastPrinted>2016-05-24T08:21:00Z</cp:lastPrinted>
  <dcterms:created xsi:type="dcterms:W3CDTF">2016-07-11T08:34:00Z</dcterms:created>
  <dcterms:modified xsi:type="dcterms:W3CDTF">2016-07-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52117967</vt:i4>
  </property>
  <property fmtid="{D5CDD505-2E9C-101B-9397-08002B2CF9AE}" pid="4" name="_EmailSubject">
    <vt:lpwstr>new paper - : Interventions for compassionate nursing care: a systematic review    </vt:lpwstr>
  </property>
  <property fmtid="{D5CDD505-2E9C-101B-9397-08002B2CF9AE}" pid="5" name="_AuthorEmail">
    <vt:lpwstr>K.Rodger@soton.ac.uk</vt:lpwstr>
  </property>
  <property fmtid="{D5CDD505-2E9C-101B-9397-08002B2CF9AE}" pid="6" name="_AuthorEmailDisplayName">
    <vt:lpwstr>Rodger K.</vt:lpwstr>
  </property>
</Properties>
</file>